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C1B7F" w14:textId="7897029E" w:rsidR="0003537D" w:rsidRDefault="00975B05" w:rsidP="00975B05">
      <w:pPr>
        <w:pStyle w:val="ListParagraph"/>
        <w:numPr>
          <w:ilvl w:val="0"/>
          <w:numId w:val="1"/>
        </w:numPr>
        <w:spacing w:after="0"/>
        <w:rPr>
          <w:sz w:val="24"/>
          <w:szCs w:val="24"/>
        </w:rPr>
      </w:pPr>
      <w:r>
        <w:rPr>
          <w:sz w:val="24"/>
          <w:szCs w:val="24"/>
        </w:rPr>
        <w:t>Intro</w:t>
      </w:r>
    </w:p>
    <w:p w14:paraId="20BC3EC6" w14:textId="77777777" w:rsidR="00820B93" w:rsidRDefault="00820B93" w:rsidP="00975B05">
      <w:pPr>
        <w:pStyle w:val="ListParagraph"/>
        <w:numPr>
          <w:ilvl w:val="1"/>
          <w:numId w:val="1"/>
        </w:numPr>
        <w:spacing w:after="0"/>
        <w:rPr>
          <w:sz w:val="24"/>
          <w:szCs w:val="24"/>
        </w:rPr>
      </w:pPr>
      <w:r>
        <w:rPr>
          <w:sz w:val="24"/>
          <w:szCs w:val="24"/>
        </w:rPr>
        <w:t>General topic</w:t>
      </w:r>
    </w:p>
    <w:p w14:paraId="544C6281" w14:textId="5DE03A81" w:rsidR="00975B05" w:rsidRDefault="00820B93" w:rsidP="00820B93">
      <w:pPr>
        <w:pStyle w:val="ListParagraph"/>
        <w:numPr>
          <w:ilvl w:val="2"/>
          <w:numId w:val="1"/>
        </w:numPr>
        <w:spacing w:after="0"/>
        <w:rPr>
          <w:sz w:val="24"/>
          <w:szCs w:val="24"/>
        </w:rPr>
      </w:pPr>
      <w:r>
        <w:rPr>
          <w:sz w:val="24"/>
          <w:szCs w:val="24"/>
        </w:rPr>
        <w:t>Mu</w:t>
      </w:r>
      <w:r w:rsidR="0002679B">
        <w:rPr>
          <w:sz w:val="24"/>
          <w:szCs w:val="24"/>
        </w:rPr>
        <w:t>sic theory of Korean idol pop music</w:t>
      </w:r>
    </w:p>
    <w:p w14:paraId="0EE3D6EF" w14:textId="77777777" w:rsidR="00820B93" w:rsidRDefault="00820B93" w:rsidP="00975B05">
      <w:pPr>
        <w:pStyle w:val="ListParagraph"/>
        <w:numPr>
          <w:ilvl w:val="1"/>
          <w:numId w:val="1"/>
        </w:numPr>
        <w:spacing w:after="0"/>
        <w:rPr>
          <w:sz w:val="24"/>
          <w:szCs w:val="24"/>
        </w:rPr>
      </w:pPr>
      <w:r>
        <w:rPr>
          <w:sz w:val="24"/>
          <w:szCs w:val="24"/>
        </w:rPr>
        <w:t>Why this topic</w:t>
      </w:r>
    </w:p>
    <w:p w14:paraId="1A9D0D5B" w14:textId="01254C11" w:rsidR="0002679B" w:rsidRDefault="001A6AAD" w:rsidP="00820B93">
      <w:pPr>
        <w:pStyle w:val="ListParagraph"/>
        <w:numPr>
          <w:ilvl w:val="2"/>
          <w:numId w:val="1"/>
        </w:numPr>
        <w:spacing w:after="0"/>
        <w:rPr>
          <w:sz w:val="24"/>
          <w:szCs w:val="24"/>
        </w:rPr>
      </w:pPr>
      <w:r>
        <w:rPr>
          <w:sz w:val="24"/>
          <w:szCs w:val="24"/>
        </w:rPr>
        <w:t>Contemporary popular music is sorely under-studied as a whole,</w:t>
      </w:r>
      <w:r w:rsidR="003840F3">
        <w:rPr>
          <w:sz w:val="24"/>
          <w:szCs w:val="24"/>
        </w:rPr>
        <w:t xml:space="preserve"> </w:t>
      </w:r>
      <w:r>
        <w:rPr>
          <w:sz w:val="24"/>
          <w:szCs w:val="24"/>
        </w:rPr>
        <w:t>in part due to lack of time for scholars to study &amp; publish</w:t>
      </w:r>
    </w:p>
    <w:p w14:paraId="2D59A502" w14:textId="12673258" w:rsidR="001A6AAD" w:rsidRDefault="001A6AAD" w:rsidP="00820B93">
      <w:pPr>
        <w:pStyle w:val="ListParagraph"/>
        <w:numPr>
          <w:ilvl w:val="3"/>
          <w:numId w:val="1"/>
        </w:numPr>
        <w:spacing w:after="0"/>
        <w:rPr>
          <w:sz w:val="24"/>
          <w:szCs w:val="24"/>
        </w:rPr>
      </w:pPr>
      <w:r>
        <w:rPr>
          <w:sz w:val="24"/>
          <w:szCs w:val="24"/>
        </w:rPr>
        <w:t>Even truer as one looks further beyond Western pop music sphere</w:t>
      </w:r>
    </w:p>
    <w:p w14:paraId="21A8099D" w14:textId="1117A986" w:rsidR="001A6AAD" w:rsidRDefault="001A6AAD" w:rsidP="00820B93">
      <w:pPr>
        <w:pStyle w:val="ListParagraph"/>
        <w:numPr>
          <w:ilvl w:val="3"/>
          <w:numId w:val="1"/>
        </w:numPr>
        <w:spacing w:after="0"/>
        <w:rPr>
          <w:sz w:val="24"/>
          <w:szCs w:val="24"/>
        </w:rPr>
      </w:pPr>
      <w:r>
        <w:rPr>
          <w:sz w:val="24"/>
          <w:szCs w:val="24"/>
        </w:rPr>
        <w:t xml:space="preserve">K-pop industry </w:t>
      </w:r>
      <w:r w:rsidR="00870EB9">
        <w:rPr>
          <w:sz w:val="24"/>
          <w:szCs w:val="24"/>
        </w:rPr>
        <w:t xml:space="preserve">has long had decent success abroad and </w:t>
      </w:r>
      <w:r>
        <w:rPr>
          <w:sz w:val="24"/>
          <w:szCs w:val="24"/>
        </w:rPr>
        <w:t xml:space="preserve">is </w:t>
      </w:r>
      <w:r w:rsidR="00870EB9">
        <w:rPr>
          <w:sz w:val="24"/>
          <w:szCs w:val="24"/>
        </w:rPr>
        <w:t xml:space="preserve">currently exploding </w:t>
      </w:r>
      <w:r>
        <w:rPr>
          <w:sz w:val="24"/>
          <w:szCs w:val="24"/>
        </w:rPr>
        <w:t>in popularity and impact worldwide</w:t>
      </w:r>
    </w:p>
    <w:p w14:paraId="74484BDA" w14:textId="18F567EC" w:rsidR="00102404" w:rsidRDefault="001A6AAD" w:rsidP="00820B93">
      <w:pPr>
        <w:pStyle w:val="ListParagraph"/>
        <w:numPr>
          <w:ilvl w:val="4"/>
          <w:numId w:val="1"/>
        </w:numPr>
        <w:spacing w:after="0"/>
        <w:rPr>
          <w:sz w:val="24"/>
          <w:szCs w:val="24"/>
        </w:rPr>
      </w:pPr>
      <w:r>
        <w:rPr>
          <w:sz w:val="24"/>
          <w:szCs w:val="24"/>
        </w:rPr>
        <w:t>stan cultures</w:t>
      </w:r>
    </w:p>
    <w:p w14:paraId="19A08E45" w14:textId="11E23D5F" w:rsidR="00083DA0" w:rsidRDefault="00083DA0" w:rsidP="00820B93">
      <w:pPr>
        <w:pStyle w:val="ListParagraph"/>
        <w:numPr>
          <w:ilvl w:val="4"/>
          <w:numId w:val="1"/>
        </w:numPr>
        <w:spacing w:after="0"/>
        <w:rPr>
          <w:sz w:val="24"/>
          <w:szCs w:val="24"/>
        </w:rPr>
      </w:pPr>
      <w:r>
        <w:rPr>
          <w:sz w:val="24"/>
          <w:szCs w:val="24"/>
        </w:rPr>
        <w:t>PSY’s worldwide breakout in 2012</w:t>
      </w:r>
    </w:p>
    <w:p w14:paraId="527C43E8" w14:textId="77777777" w:rsidR="00102404" w:rsidRDefault="001A6AAD" w:rsidP="00820B93">
      <w:pPr>
        <w:pStyle w:val="ListParagraph"/>
        <w:numPr>
          <w:ilvl w:val="4"/>
          <w:numId w:val="1"/>
        </w:numPr>
        <w:spacing w:after="0"/>
        <w:rPr>
          <w:sz w:val="24"/>
          <w:szCs w:val="24"/>
        </w:rPr>
      </w:pPr>
      <w:r>
        <w:rPr>
          <w:sz w:val="24"/>
          <w:szCs w:val="24"/>
        </w:rPr>
        <w:t>BTS winning multiple awards on Western music shows</w:t>
      </w:r>
    </w:p>
    <w:p w14:paraId="1C0312C4" w14:textId="0A28383C" w:rsidR="001A6AAD" w:rsidRDefault="001A6AAD" w:rsidP="00820B93">
      <w:pPr>
        <w:pStyle w:val="ListParagraph"/>
        <w:numPr>
          <w:ilvl w:val="4"/>
          <w:numId w:val="1"/>
        </w:numPr>
        <w:spacing w:after="0"/>
        <w:rPr>
          <w:sz w:val="24"/>
          <w:szCs w:val="24"/>
        </w:rPr>
      </w:pPr>
      <w:r>
        <w:rPr>
          <w:sz w:val="24"/>
          <w:szCs w:val="24"/>
        </w:rPr>
        <w:t>BP</w:t>
      </w:r>
      <w:r w:rsidR="00102404">
        <w:rPr>
          <w:sz w:val="24"/>
          <w:szCs w:val="24"/>
        </w:rPr>
        <w:t xml:space="preserve">, </w:t>
      </w:r>
      <w:r>
        <w:rPr>
          <w:sz w:val="24"/>
          <w:szCs w:val="24"/>
        </w:rPr>
        <w:t>AESPA</w:t>
      </w:r>
      <w:r w:rsidR="00102404">
        <w:rPr>
          <w:sz w:val="24"/>
          <w:szCs w:val="24"/>
        </w:rPr>
        <w:t>, Twice and more performing at Coachella</w:t>
      </w:r>
    </w:p>
    <w:p w14:paraId="7951AFDF" w14:textId="7444845F" w:rsidR="00102404" w:rsidRDefault="00102404" w:rsidP="00820B93">
      <w:pPr>
        <w:pStyle w:val="ListParagraph"/>
        <w:numPr>
          <w:ilvl w:val="4"/>
          <w:numId w:val="1"/>
        </w:numPr>
        <w:spacing w:after="0"/>
        <w:rPr>
          <w:sz w:val="24"/>
          <w:szCs w:val="24"/>
        </w:rPr>
      </w:pPr>
      <w:r>
        <w:rPr>
          <w:sz w:val="24"/>
          <w:szCs w:val="24"/>
        </w:rPr>
        <w:t>DC performing at Primavera</w:t>
      </w:r>
    </w:p>
    <w:p w14:paraId="245BFF39" w14:textId="182231FD" w:rsidR="001A6AAD" w:rsidRDefault="00102404" w:rsidP="001A6AAD">
      <w:pPr>
        <w:pStyle w:val="ListParagraph"/>
        <w:numPr>
          <w:ilvl w:val="2"/>
          <w:numId w:val="1"/>
        </w:numPr>
        <w:spacing w:after="0"/>
        <w:rPr>
          <w:sz w:val="24"/>
          <w:szCs w:val="24"/>
        </w:rPr>
      </w:pPr>
      <w:r>
        <w:rPr>
          <w:sz w:val="24"/>
          <w:szCs w:val="24"/>
        </w:rPr>
        <w:t>Better</w:t>
      </w:r>
      <w:r w:rsidR="00083DA0">
        <w:rPr>
          <w:sz w:val="24"/>
          <w:szCs w:val="24"/>
        </w:rPr>
        <w:t>/deeper</w:t>
      </w:r>
      <w:r>
        <w:rPr>
          <w:sz w:val="24"/>
          <w:szCs w:val="24"/>
        </w:rPr>
        <w:t xml:space="preserve"> understanding of modern composition techniques and musical vocabulary</w:t>
      </w:r>
      <w:r w:rsidR="00066205">
        <w:rPr>
          <w:sz w:val="24"/>
          <w:szCs w:val="24"/>
        </w:rPr>
        <w:t>, how this music differentiates itself from W-pop that more commonly dominates popular charts</w:t>
      </w:r>
    </w:p>
    <w:p w14:paraId="78C354BE" w14:textId="55B745F8" w:rsidR="00975B05" w:rsidRDefault="00975B05" w:rsidP="00975B05">
      <w:pPr>
        <w:pStyle w:val="ListParagraph"/>
        <w:numPr>
          <w:ilvl w:val="0"/>
          <w:numId w:val="1"/>
        </w:numPr>
        <w:spacing w:after="0"/>
        <w:rPr>
          <w:sz w:val="24"/>
          <w:szCs w:val="24"/>
        </w:rPr>
      </w:pPr>
      <w:r>
        <w:rPr>
          <w:sz w:val="24"/>
          <w:szCs w:val="24"/>
        </w:rPr>
        <w:t>Lit Review</w:t>
      </w:r>
    </w:p>
    <w:p w14:paraId="32EB6A83" w14:textId="77777777" w:rsidR="00F50A22" w:rsidRDefault="00F50A22" w:rsidP="00975B05">
      <w:pPr>
        <w:pStyle w:val="ListParagraph"/>
        <w:numPr>
          <w:ilvl w:val="1"/>
          <w:numId w:val="1"/>
        </w:numPr>
        <w:spacing w:after="0"/>
        <w:rPr>
          <w:sz w:val="24"/>
          <w:szCs w:val="24"/>
        </w:rPr>
      </w:pPr>
      <w:r>
        <w:rPr>
          <w:sz w:val="24"/>
          <w:szCs w:val="24"/>
        </w:rPr>
        <w:t>Already known</w:t>
      </w:r>
    </w:p>
    <w:p w14:paraId="73042B42" w14:textId="5537B778" w:rsidR="00975B05" w:rsidRDefault="00083DA0" w:rsidP="00F50A22">
      <w:pPr>
        <w:pStyle w:val="ListParagraph"/>
        <w:numPr>
          <w:ilvl w:val="2"/>
          <w:numId w:val="1"/>
        </w:numPr>
        <w:spacing w:after="0"/>
        <w:rPr>
          <w:sz w:val="24"/>
          <w:szCs w:val="24"/>
        </w:rPr>
      </w:pPr>
      <w:r>
        <w:rPr>
          <w:sz w:val="24"/>
          <w:szCs w:val="24"/>
        </w:rPr>
        <w:t xml:space="preserve">Most striking characteristics include intense genre mixing &amp; modal mixture </w:t>
      </w:r>
      <w:r w:rsidR="00405FEC">
        <w:rPr>
          <w:sz w:val="24"/>
          <w:szCs w:val="24"/>
        </w:rPr>
        <w:fldChar w:fldCharType="begin"/>
      </w:r>
      <w:r w:rsidR="00895490">
        <w:rPr>
          <w:sz w:val="24"/>
          <w:szCs w:val="24"/>
        </w:rPr>
        <w:instrText xml:space="preserve"> ADDIN ZOTERO_ITEM CSL_CITATION {"citationID":"NSlvlk56","properties":{"formattedCitation":"(Sound Field, 2020)","plainCitation":"(Sound Field, 2020)","noteIndex":0},"citationItems":[{"id":336,"uris":["http://zotero.org/users/8745514/items/8HQVQ3DX"],"itemData":{"id":336,"type":"motion_picture","abstract":"K-Pop has become a global phenomenon. BTS was the first K-Pop group to perform on Saturday Night Live and Blackpink was the first K-Pop girl group to perform at Coachella. While K-Pop may seem like traditional pop music, it's actually more complex. It borrows from a variety of genres like R&amp;B, EDM, and Hip-Hop while maintaining it's own distinct sound.\n\nNahre Sol investigates why K-Pop is different from other styles of Pop music, speaks to K-Pop producer and songwriter David Amber and attempts to create her own K-Pop track.","dimensions":"10:15","language":"English","source":"YouTube","title":"Why K-Pop Is More Complex Than You Think","URL":"https://www.youtube.com/watch?v=oRvenA5r7R0","author":[{"literal":"Sound Field"}],"accessed":{"date-parts":[["2022",5,8]]},"issued":{"date-parts":[["2020",1,16]]}}}],"schema":"https://github.com/citation-style-language/schema/raw/master/csl-citation.json"} </w:instrText>
      </w:r>
      <w:r w:rsidR="00405FEC">
        <w:rPr>
          <w:sz w:val="24"/>
          <w:szCs w:val="24"/>
        </w:rPr>
        <w:fldChar w:fldCharType="separate"/>
      </w:r>
      <w:r w:rsidR="00405FEC" w:rsidRPr="00405FEC">
        <w:rPr>
          <w:rFonts w:ascii="Calibri" w:hAnsi="Calibri" w:cs="Calibri"/>
          <w:sz w:val="24"/>
        </w:rPr>
        <w:t>(Sound Field, 2020)</w:t>
      </w:r>
      <w:r w:rsidR="00405FEC">
        <w:rPr>
          <w:sz w:val="24"/>
          <w:szCs w:val="24"/>
        </w:rPr>
        <w:fldChar w:fldCharType="end"/>
      </w:r>
    </w:p>
    <w:p w14:paraId="101F03B6" w14:textId="0608F08F" w:rsidR="00DC5422" w:rsidRDefault="00DC5422" w:rsidP="00F50A22">
      <w:pPr>
        <w:pStyle w:val="ListParagraph"/>
        <w:numPr>
          <w:ilvl w:val="2"/>
          <w:numId w:val="1"/>
        </w:numPr>
        <w:spacing w:after="0"/>
        <w:rPr>
          <w:sz w:val="24"/>
          <w:szCs w:val="24"/>
        </w:rPr>
      </w:pPr>
      <w:r>
        <w:rPr>
          <w:sz w:val="24"/>
          <w:szCs w:val="24"/>
        </w:rPr>
        <w:t xml:space="preserve">US influence </w:t>
      </w:r>
      <w:r w:rsidR="00870EB9">
        <w:rPr>
          <w:sz w:val="24"/>
          <w:szCs w:val="24"/>
        </w:rPr>
        <w:t xml:space="preserve">existed in Korean popular music </w:t>
      </w:r>
      <w:r>
        <w:rPr>
          <w:sz w:val="24"/>
          <w:szCs w:val="24"/>
        </w:rPr>
        <w:t>starting from post-colonial period (’45 onward), mostly in instrumentation</w:t>
      </w:r>
      <w:r w:rsidR="007F3AB2">
        <w:rPr>
          <w:sz w:val="24"/>
          <w:szCs w:val="24"/>
        </w:rPr>
        <w:t xml:space="preserve"> or in playing western classical music</w:t>
      </w:r>
      <w:r>
        <w:rPr>
          <w:sz w:val="24"/>
          <w:szCs w:val="24"/>
        </w:rPr>
        <w:t>, but the foreign sounds generally didn’t catch on and were eventually banned by authoritarian Park regime (</w:t>
      </w:r>
      <w:proofErr w:type="spellStart"/>
      <w:r>
        <w:rPr>
          <w:sz w:val="24"/>
          <w:szCs w:val="24"/>
        </w:rPr>
        <w:t>pg</w:t>
      </w:r>
      <w:proofErr w:type="spellEnd"/>
      <w:r>
        <w:rPr>
          <w:sz w:val="24"/>
          <w:szCs w:val="24"/>
        </w:rPr>
        <w:t xml:space="preserve"> 10-11)</w:t>
      </w:r>
    </w:p>
    <w:p w14:paraId="701317F2" w14:textId="6B685E6E" w:rsidR="00870EB9" w:rsidRDefault="00870EB9" w:rsidP="00870EB9">
      <w:pPr>
        <w:pStyle w:val="ListParagraph"/>
        <w:numPr>
          <w:ilvl w:val="2"/>
          <w:numId w:val="1"/>
        </w:numPr>
        <w:spacing w:after="0"/>
        <w:rPr>
          <w:sz w:val="24"/>
          <w:szCs w:val="24"/>
        </w:rPr>
      </w:pPr>
      <w:r>
        <w:rPr>
          <w:sz w:val="24"/>
          <w:szCs w:val="24"/>
        </w:rPr>
        <w:t>Even with US influence, Korea kept traditional E Asian &amp; J</w:t>
      </w:r>
      <w:r w:rsidR="00DE377E">
        <w:rPr>
          <w:sz w:val="24"/>
          <w:szCs w:val="24"/>
        </w:rPr>
        <w:t>apan</w:t>
      </w:r>
      <w:r>
        <w:rPr>
          <w:sz w:val="24"/>
          <w:szCs w:val="24"/>
        </w:rPr>
        <w:t>-inspired sounds in their popular music (pentatonic scales, based on traditional folk music</w:t>
      </w:r>
      <w:r w:rsidR="00DE377E">
        <w:rPr>
          <w:sz w:val="24"/>
          <w:szCs w:val="24"/>
        </w:rPr>
        <w:t xml:space="preserve">, trot music based on Japanese </w:t>
      </w:r>
      <w:proofErr w:type="spellStart"/>
      <w:r w:rsidR="00DE377E">
        <w:rPr>
          <w:sz w:val="24"/>
          <w:szCs w:val="24"/>
        </w:rPr>
        <w:t>enka</w:t>
      </w:r>
      <w:proofErr w:type="spellEnd"/>
      <w:r>
        <w:rPr>
          <w:sz w:val="24"/>
          <w:szCs w:val="24"/>
        </w:rPr>
        <w:t xml:space="preserve">) until </w:t>
      </w:r>
      <w:proofErr w:type="spellStart"/>
      <w:r>
        <w:rPr>
          <w:sz w:val="24"/>
          <w:szCs w:val="24"/>
        </w:rPr>
        <w:t>Seo</w:t>
      </w:r>
      <w:proofErr w:type="spellEnd"/>
      <w:r>
        <w:rPr>
          <w:sz w:val="24"/>
          <w:szCs w:val="24"/>
        </w:rPr>
        <w:t xml:space="preserve"> Taiji and the Boys in ’92 brought US</w:t>
      </w:r>
      <w:r w:rsidR="00DE377E">
        <w:rPr>
          <w:sz w:val="24"/>
          <w:szCs w:val="24"/>
        </w:rPr>
        <w:t>-style</w:t>
      </w:r>
      <w:r>
        <w:rPr>
          <w:sz w:val="24"/>
          <w:szCs w:val="24"/>
        </w:rPr>
        <w:t xml:space="preserve"> hip-hop </w:t>
      </w:r>
      <w:r w:rsidR="00DE377E">
        <w:rPr>
          <w:sz w:val="24"/>
          <w:szCs w:val="24"/>
        </w:rPr>
        <w:t xml:space="preserve">w/ dancing as a crucial performance element </w:t>
      </w:r>
      <w:r>
        <w:rPr>
          <w:sz w:val="24"/>
          <w:szCs w:val="24"/>
        </w:rPr>
        <w:t>into mainstream (</w:t>
      </w:r>
      <w:proofErr w:type="spellStart"/>
      <w:r>
        <w:rPr>
          <w:sz w:val="24"/>
          <w:szCs w:val="24"/>
        </w:rPr>
        <w:t>pg</w:t>
      </w:r>
      <w:proofErr w:type="spellEnd"/>
      <w:r>
        <w:rPr>
          <w:sz w:val="24"/>
          <w:szCs w:val="24"/>
        </w:rPr>
        <w:t xml:space="preserve"> 12) </w:t>
      </w:r>
      <w:r>
        <w:rPr>
          <w:sz w:val="24"/>
          <w:szCs w:val="24"/>
        </w:rPr>
        <w:fldChar w:fldCharType="begin"/>
      </w:r>
      <w:r w:rsidR="00405FEC">
        <w:rPr>
          <w:sz w:val="24"/>
          <w:szCs w:val="24"/>
        </w:rPr>
        <w:instrText xml:space="preserve"> ADDIN ZOTERO_ITEM CSL_CITATION {"citationID":"KtgwgQaf","properties":{"formattedCitation":"(Lie, n.d.)","plainCitation":"(Lie, n.d.)","dontUpdate":true,"noteIndex":0},"citationItems":[{"id":335,"uris":["http://zotero.org/users/8745514/items/EHDRLY2I"],"itemData":{"id":335,"type":"article-journal","abstract":"In the early 2010’s, the expansion of South Korean popular culture around the world is led by popular music, usually known as K-pop. In this paper I seek to answer two questions. First, what are the sources of its success beyond the South Korean national border? Secondly, what does it say about contemporary South Korean society and culture?","container-title":"Korea Observer","issue":"3","language":"en","page":"339-363","source":"Zotero","title":"What Is the K in K-pop? South Korean Popular Music, the Culture Industry, and National Identity","volume":"43","author":[{"family":"Lie","given":"John"}],"issued":{"date-parts":[["2012"]]}}}],"schema":"https://github.com/citation-style-language/schema/raw/master/csl-citation.json"} </w:instrText>
      </w:r>
      <w:r>
        <w:rPr>
          <w:sz w:val="24"/>
          <w:szCs w:val="24"/>
        </w:rPr>
        <w:fldChar w:fldCharType="separate"/>
      </w:r>
      <w:r w:rsidRPr="00467A64">
        <w:rPr>
          <w:rFonts w:ascii="Calibri" w:hAnsi="Calibri" w:cs="Calibri"/>
          <w:sz w:val="24"/>
        </w:rPr>
        <w:t xml:space="preserve">(Lie, </w:t>
      </w:r>
      <w:r w:rsidR="00D764F9">
        <w:rPr>
          <w:rFonts w:ascii="Calibri" w:hAnsi="Calibri" w:cs="Calibri"/>
          <w:sz w:val="24"/>
        </w:rPr>
        <w:t>2012</w:t>
      </w:r>
      <w:r w:rsidRPr="00467A64">
        <w:rPr>
          <w:rFonts w:ascii="Calibri" w:hAnsi="Calibri" w:cs="Calibri"/>
          <w:sz w:val="24"/>
        </w:rPr>
        <w:t>)</w:t>
      </w:r>
      <w:r>
        <w:rPr>
          <w:sz w:val="24"/>
          <w:szCs w:val="24"/>
        </w:rPr>
        <w:fldChar w:fldCharType="end"/>
      </w:r>
    </w:p>
    <w:p w14:paraId="6C48D335" w14:textId="23FF0F22" w:rsidR="007F3AB2" w:rsidRDefault="00DE377E" w:rsidP="00F50A22">
      <w:pPr>
        <w:pStyle w:val="ListParagraph"/>
        <w:numPr>
          <w:ilvl w:val="2"/>
          <w:numId w:val="1"/>
        </w:numPr>
        <w:spacing w:after="0"/>
        <w:rPr>
          <w:sz w:val="24"/>
          <w:szCs w:val="24"/>
        </w:rPr>
      </w:pPr>
      <w:r>
        <w:rPr>
          <w:sz w:val="24"/>
          <w:szCs w:val="24"/>
        </w:rPr>
        <w:t>With East Asian walls of cultural protection weakening in post-Cold War globalization, using digital music to aid distribution as well as dancing and music videos to bridge language barriers, companies like SM</w:t>
      </w:r>
      <w:r w:rsidR="00D97F20">
        <w:rPr>
          <w:sz w:val="24"/>
          <w:szCs w:val="24"/>
        </w:rPr>
        <w:t xml:space="preserve">, JYP, </w:t>
      </w:r>
      <w:proofErr w:type="spellStart"/>
      <w:r w:rsidR="00D97F20">
        <w:rPr>
          <w:sz w:val="24"/>
          <w:szCs w:val="24"/>
        </w:rPr>
        <w:t>etc</w:t>
      </w:r>
      <w:proofErr w:type="spellEnd"/>
      <w:r>
        <w:rPr>
          <w:sz w:val="24"/>
          <w:szCs w:val="24"/>
        </w:rPr>
        <w:t xml:space="preserve"> rode “Korean (entertainment) wave,” exporting acts to China, Japan, Taiwan</w:t>
      </w:r>
      <w:r w:rsidR="00D97F20">
        <w:rPr>
          <w:sz w:val="24"/>
          <w:szCs w:val="24"/>
        </w:rPr>
        <w:t xml:space="preserve"> (16-17)</w:t>
      </w:r>
    </w:p>
    <w:p w14:paraId="3122A3DF" w14:textId="4275DDDD" w:rsidR="00083DA0" w:rsidRDefault="00F50A22" w:rsidP="00975B05">
      <w:pPr>
        <w:pStyle w:val="ListParagraph"/>
        <w:numPr>
          <w:ilvl w:val="1"/>
          <w:numId w:val="1"/>
        </w:numPr>
        <w:spacing w:after="0"/>
        <w:rPr>
          <w:sz w:val="24"/>
          <w:szCs w:val="24"/>
        </w:rPr>
      </w:pPr>
      <w:r>
        <w:rPr>
          <w:sz w:val="24"/>
          <w:szCs w:val="24"/>
        </w:rPr>
        <w:t>Lit Gaps</w:t>
      </w:r>
    </w:p>
    <w:p w14:paraId="3ECD3224" w14:textId="5FF9AAE5" w:rsidR="00F50A22" w:rsidRDefault="00F50A22" w:rsidP="00F50A22">
      <w:pPr>
        <w:pStyle w:val="ListParagraph"/>
        <w:numPr>
          <w:ilvl w:val="2"/>
          <w:numId w:val="1"/>
        </w:numPr>
        <w:spacing w:after="0"/>
        <w:rPr>
          <w:sz w:val="24"/>
          <w:szCs w:val="24"/>
        </w:rPr>
      </w:pPr>
      <w:r>
        <w:rPr>
          <w:sz w:val="24"/>
          <w:szCs w:val="24"/>
        </w:rPr>
        <w:t xml:space="preserve">Most </w:t>
      </w:r>
      <w:r w:rsidR="00150D97">
        <w:rPr>
          <w:sz w:val="24"/>
          <w:szCs w:val="24"/>
        </w:rPr>
        <w:t xml:space="preserve">peer-reviewed K-pop </w:t>
      </w:r>
      <w:r>
        <w:rPr>
          <w:sz w:val="24"/>
          <w:szCs w:val="24"/>
        </w:rPr>
        <w:t xml:space="preserve">scholarship focuses on </w:t>
      </w:r>
      <w:r w:rsidR="00150D97">
        <w:rPr>
          <w:sz w:val="24"/>
          <w:szCs w:val="24"/>
        </w:rPr>
        <w:t xml:space="preserve">its history or </w:t>
      </w:r>
      <w:r>
        <w:rPr>
          <w:sz w:val="24"/>
          <w:szCs w:val="24"/>
        </w:rPr>
        <w:t>eff</w:t>
      </w:r>
      <w:r w:rsidR="00150D97">
        <w:rPr>
          <w:sz w:val="24"/>
          <w:szCs w:val="24"/>
        </w:rPr>
        <w:t>ect</w:t>
      </w:r>
      <w:r>
        <w:rPr>
          <w:sz w:val="24"/>
          <w:szCs w:val="24"/>
        </w:rPr>
        <w:t>s (psych</w:t>
      </w:r>
      <w:r w:rsidR="00C8666B">
        <w:rPr>
          <w:sz w:val="24"/>
          <w:szCs w:val="24"/>
        </w:rPr>
        <w:t xml:space="preserve"> of stan culture</w:t>
      </w:r>
      <w:r>
        <w:rPr>
          <w:sz w:val="24"/>
          <w:szCs w:val="24"/>
        </w:rPr>
        <w:t xml:space="preserve">, </w:t>
      </w:r>
      <w:r w:rsidR="009553CE">
        <w:rPr>
          <w:sz w:val="24"/>
          <w:szCs w:val="24"/>
        </w:rPr>
        <w:t>economic &amp; political drivers</w:t>
      </w:r>
      <w:r w:rsidR="00C8666B">
        <w:rPr>
          <w:sz w:val="24"/>
          <w:szCs w:val="24"/>
        </w:rPr>
        <w:t xml:space="preserve"> of K-pop as cultural export</w:t>
      </w:r>
      <w:r w:rsidR="00150D97">
        <w:rPr>
          <w:sz w:val="24"/>
          <w:szCs w:val="24"/>
        </w:rPr>
        <w:t>, cultural</w:t>
      </w:r>
      <w:r w:rsidR="00C8666B">
        <w:rPr>
          <w:sz w:val="24"/>
          <w:szCs w:val="24"/>
        </w:rPr>
        <w:t xml:space="preserve"> influence</w:t>
      </w:r>
      <w:r w:rsidR="00330C82">
        <w:rPr>
          <w:sz w:val="24"/>
          <w:szCs w:val="24"/>
        </w:rPr>
        <w:t>s from increasing popularity</w:t>
      </w:r>
      <w:r w:rsidR="00150D97">
        <w:rPr>
          <w:sz w:val="24"/>
          <w:szCs w:val="24"/>
        </w:rPr>
        <w:t>)</w:t>
      </w:r>
    </w:p>
    <w:p w14:paraId="7C5604E2" w14:textId="66A4DBE7" w:rsidR="00150D97" w:rsidRDefault="00150D97" w:rsidP="00F50A22">
      <w:pPr>
        <w:pStyle w:val="ListParagraph"/>
        <w:numPr>
          <w:ilvl w:val="2"/>
          <w:numId w:val="1"/>
        </w:numPr>
        <w:spacing w:after="0"/>
        <w:rPr>
          <w:sz w:val="24"/>
          <w:szCs w:val="24"/>
        </w:rPr>
      </w:pPr>
      <w:r>
        <w:rPr>
          <w:sz w:val="24"/>
          <w:szCs w:val="24"/>
        </w:rPr>
        <w:t>Hard to find music scholarship for K-pop at all (I found none)</w:t>
      </w:r>
    </w:p>
    <w:p w14:paraId="5B5762CB" w14:textId="568B3D65" w:rsidR="00F50A22" w:rsidRDefault="00820B93" w:rsidP="00F50A22">
      <w:pPr>
        <w:pStyle w:val="ListParagraph"/>
        <w:numPr>
          <w:ilvl w:val="1"/>
          <w:numId w:val="1"/>
        </w:numPr>
        <w:spacing w:after="0"/>
        <w:rPr>
          <w:sz w:val="24"/>
          <w:szCs w:val="24"/>
        </w:rPr>
      </w:pPr>
      <w:r>
        <w:rPr>
          <w:sz w:val="24"/>
          <w:szCs w:val="24"/>
        </w:rPr>
        <w:t xml:space="preserve"> Questions</w:t>
      </w:r>
    </w:p>
    <w:p w14:paraId="36BF29A7" w14:textId="319B5A49" w:rsidR="00820B93" w:rsidRDefault="00820B93" w:rsidP="00820B93">
      <w:pPr>
        <w:pStyle w:val="ListParagraph"/>
        <w:numPr>
          <w:ilvl w:val="2"/>
          <w:numId w:val="1"/>
        </w:numPr>
        <w:spacing w:after="0"/>
        <w:rPr>
          <w:sz w:val="24"/>
          <w:szCs w:val="24"/>
        </w:rPr>
      </w:pPr>
      <w:r>
        <w:rPr>
          <w:sz w:val="24"/>
          <w:szCs w:val="24"/>
        </w:rPr>
        <w:lastRenderedPageBreak/>
        <w:t>How do</w:t>
      </w:r>
      <w:r w:rsidR="00192C1B">
        <w:rPr>
          <w:sz w:val="24"/>
          <w:szCs w:val="24"/>
        </w:rPr>
        <w:t xml:space="preserve"> K-pop songs imply a tonal center while </w:t>
      </w:r>
      <w:r w:rsidR="00A2057E">
        <w:rPr>
          <w:sz w:val="24"/>
          <w:szCs w:val="24"/>
        </w:rPr>
        <w:t xml:space="preserve">still </w:t>
      </w:r>
      <w:r w:rsidR="00192C1B">
        <w:rPr>
          <w:sz w:val="24"/>
          <w:szCs w:val="24"/>
        </w:rPr>
        <w:t xml:space="preserve">using </w:t>
      </w:r>
      <w:r w:rsidR="00A2057E">
        <w:rPr>
          <w:sz w:val="24"/>
          <w:szCs w:val="24"/>
        </w:rPr>
        <w:t xml:space="preserve">its signature </w:t>
      </w:r>
      <w:r w:rsidR="00192C1B">
        <w:rPr>
          <w:sz w:val="24"/>
          <w:szCs w:val="24"/>
        </w:rPr>
        <w:t>frequent genre and modal changes?</w:t>
      </w:r>
    </w:p>
    <w:p w14:paraId="222DB474" w14:textId="338FC29A" w:rsidR="00192C1B" w:rsidRDefault="00192C1B" w:rsidP="00820B93">
      <w:pPr>
        <w:pStyle w:val="ListParagraph"/>
        <w:numPr>
          <w:ilvl w:val="2"/>
          <w:numId w:val="1"/>
        </w:numPr>
        <w:spacing w:after="0"/>
        <w:rPr>
          <w:sz w:val="24"/>
          <w:szCs w:val="24"/>
        </w:rPr>
      </w:pPr>
      <w:r>
        <w:rPr>
          <w:sz w:val="24"/>
          <w:szCs w:val="24"/>
        </w:rPr>
        <w:t>How do K-pop songs maintain a sense of cohesion while using frequent genre and modal changes?</w:t>
      </w:r>
    </w:p>
    <w:p w14:paraId="3E759795" w14:textId="2DAB3AE4" w:rsidR="00192C1B" w:rsidRPr="00A2057E" w:rsidRDefault="00192C1B" w:rsidP="00820B93">
      <w:pPr>
        <w:pStyle w:val="ListParagraph"/>
        <w:numPr>
          <w:ilvl w:val="2"/>
          <w:numId w:val="1"/>
        </w:numPr>
        <w:spacing w:after="0"/>
        <w:rPr>
          <w:b/>
          <w:bCs/>
          <w:sz w:val="24"/>
          <w:szCs w:val="24"/>
        </w:rPr>
      </w:pPr>
      <w:r w:rsidRPr="00A2057E">
        <w:rPr>
          <w:b/>
          <w:bCs/>
          <w:sz w:val="24"/>
          <w:szCs w:val="24"/>
        </w:rPr>
        <w:t>How are 4-chord loops used in K-pop, if at all? What</w:t>
      </w:r>
      <w:r w:rsidR="00D97F20" w:rsidRPr="00A2057E">
        <w:rPr>
          <w:b/>
          <w:bCs/>
          <w:sz w:val="24"/>
          <w:szCs w:val="24"/>
        </w:rPr>
        <w:t xml:space="preserve"> techniques or structures do they use differently from Western music?</w:t>
      </w:r>
    </w:p>
    <w:p w14:paraId="00C220DF" w14:textId="77777777" w:rsidR="00A2057E" w:rsidRDefault="00975B05" w:rsidP="00A2057E">
      <w:pPr>
        <w:pStyle w:val="ListParagraph"/>
        <w:numPr>
          <w:ilvl w:val="0"/>
          <w:numId w:val="1"/>
        </w:numPr>
        <w:spacing w:after="0"/>
        <w:rPr>
          <w:sz w:val="24"/>
          <w:szCs w:val="24"/>
        </w:rPr>
      </w:pPr>
      <w:r>
        <w:rPr>
          <w:sz w:val="24"/>
          <w:szCs w:val="24"/>
        </w:rPr>
        <w:t>Rationale</w:t>
      </w:r>
    </w:p>
    <w:p w14:paraId="431E65CD" w14:textId="4FCAA579" w:rsidR="00A2057E" w:rsidRPr="00A2057E" w:rsidRDefault="00A2057E" w:rsidP="00A2057E">
      <w:pPr>
        <w:pStyle w:val="ListParagraph"/>
        <w:numPr>
          <w:ilvl w:val="1"/>
          <w:numId w:val="1"/>
        </w:numPr>
        <w:spacing w:after="0"/>
        <w:rPr>
          <w:sz w:val="24"/>
          <w:szCs w:val="24"/>
        </w:rPr>
      </w:pPr>
      <w:r w:rsidRPr="00A2057E">
        <w:rPr>
          <w:sz w:val="24"/>
          <w:szCs w:val="24"/>
        </w:rPr>
        <w:t xml:space="preserve">How are 4-chord loops used in K-pop, if at all? </w:t>
      </w:r>
      <w:r>
        <w:rPr>
          <w:sz w:val="24"/>
          <w:szCs w:val="24"/>
        </w:rPr>
        <w:t>Do these loops largely mimic their Western inspirations, or do they appear in very different and novel ways?</w:t>
      </w:r>
    </w:p>
    <w:p w14:paraId="71C501C8" w14:textId="4ED37B3F" w:rsidR="00E01A97" w:rsidRDefault="003A79BC" w:rsidP="00A2057E">
      <w:pPr>
        <w:pStyle w:val="ListParagraph"/>
        <w:numPr>
          <w:ilvl w:val="2"/>
          <w:numId w:val="1"/>
        </w:numPr>
        <w:spacing w:after="0"/>
        <w:rPr>
          <w:sz w:val="24"/>
          <w:szCs w:val="24"/>
        </w:rPr>
      </w:pPr>
      <w:r>
        <w:rPr>
          <w:sz w:val="24"/>
          <w:szCs w:val="24"/>
        </w:rPr>
        <w:t xml:space="preserve">With popular music theory being a relatively new field (and K-pop music theory </w:t>
      </w:r>
      <w:proofErr w:type="gramStart"/>
      <w:r>
        <w:rPr>
          <w:sz w:val="24"/>
          <w:szCs w:val="24"/>
        </w:rPr>
        <w:t>in particular being</w:t>
      </w:r>
      <w:proofErr w:type="gramEnd"/>
      <w:r>
        <w:rPr>
          <w:sz w:val="24"/>
          <w:szCs w:val="24"/>
        </w:rPr>
        <w:t xml:space="preserve"> almost brand new), anything goes</w:t>
      </w:r>
    </w:p>
    <w:p w14:paraId="222BF1DC" w14:textId="722DAB86" w:rsidR="003A79BC" w:rsidRDefault="003A79BC" w:rsidP="00A2057E">
      <w:pPr>
        <w:pStyle w:val="ListParagraph"/>
        <w:numPr>
          <w:ilvl w:val="2"/>
          <w:numId w:val="1"/>
        </w:numPr>
        <w:spacing w:after="0"/>
        <w:rPr>
          <w:sz w:val="24"/>
          <w:szCs w:val="24"/>
        </w:rPr>
      </w:pPr>
      <w:r>
        <w:rPr>
          <w:sz w:val="24"/>
          <w:szCs w:val="24"/>
        </w:rPr>
        <w:t xml:space="preserve">Some research has already </w:t>
      </w:r>
      <w:r w:rsidR="00405FEC">
        <w:rPr>
          <w:sz w:val="24"/>
          <w:szCs w:val="24"/>
        </w:rPr>
        <w:t>investigated</w:t>
      </w:r>
      <w:r>
        <w:rPr>
          <w:sz w:val="24"/>
          <w:szCs w:val="24"/>
        </w:rPr>
        <w:t xml:space="preserve"> chord loops</w:t>
      </w:r>
      <w:r w:rsidR="00405FEC">
        <w:rPr>
          <w:sz w:val="24"/>
          <w:szCs w:val="24"/>
        </w:rPr>
        <w:t>, developing frameworks</w:t>
      </w:r>
      <w:r>
        <w:rPr>
          <w:sz w:val="24"/>
          <w:szCs w:val="24"/>
        </w:rPr>
        <w:t xml:space="preserve"> </w:t>
      </w:r>
      <w:r w:rsidR="00A83B5D">
        <w:rPr>
          <w:sz w:val="24"/>
          <w:szCs w:val="24"/>
        </w:rPr>
        <w:fldChar w:fldCharType="begin"/>
      </w:r>
      <w:r w:rsidR="00A83B5D">
        <w:rPr>
          <w:sz w:val="24"/>
          <w:szCs w:val="24"/>
        </w:rPr>
        <w:instrText xml:space="preserve"> ADDIN ZOTERO_ITEM CSL_CITATION {"citationID":"wcR2YFbX","properties":{"formattedCitation":"(12tone, 2020; Duinker, 2019; Spicer, 2017; Tagg, 2014; Taxxon, 2020)","plainCitation":"(12tone, 2020; Duinker, 2019; Spicer, 2017; Tagg, 2014; Taxxon, 2020)","noteIndex":0},"citationItems":[{"id":337,"uris":["http://zotero.org/users/8745514/items/VVS6KQAI"],"itemData":{"id":337,"type":"motion_picture","dimensions":"13:45","language":"English","source":"YouTube","title":"My Brand-New Take On Four-Chord Loops","URL":"https://www.youtube.com/watch?v=JvyChMVvqnQ","author":[{"literal":"12tone"}],"accessed":{"date-parts":[["2022",5,9]]},"issued":{"date-parts":[["2020",6,26]]}}},{"id":330,"uris":["http://zotero.org/users/8745514/items/5DJHRFCH"],"itemData":{"id":330,"type":"article-journal","abstract":"This paper investigates harmonic progressions built around two major chords and one minor chord, all related by step. In many pop/rock songs, these chords can be analyzed as Aeolian progressions--VI, VII, and i--(Moore 1992; Biamonte 2010; Richards 2017a). Recent songs by Bon Iver, The Chainsmokers, and others, however, use chord loops where the harmonies can be interpreted as IV, V, and vi, which I call the plateau loop for its plateau-like activity: a constant hovering above Roman numeral I or i tonic chords, while retaining an overall consistent pitch-based topography. I interrogate the tonality of these songs, advancing the notion of a hybrid tonic. Hybrid tonics occur when a song or song section lacks a salient Ionian or (less often) Aeolian tonic on which both the harmony and melody concur. Instead, IV or (less often) VI or vi chords can function rhetorically as tonic, especially when the chords sound simultaneously with a melodic 1? and occur in a metrically strong position, or initiate a plateau loop. The paper defines plateau loops and hybrid tonics, and explains the theoretical framework that supports them, consulting work by Harrison (1994), Nobile (2016), and Doll (2017) that decouples scale degree from harmonic function. Song examples by The Chainsmokers, Bon Iver, Jónsi, Astrid S., and M83 show how hybrid tonicity operates in varying degrees of prominence in popular music, and can also be contextualized with Spicer's (2017) theory of fragile, emergent, and absent tonics. By building on prior scholarship, this paper aims to stimulate further inquiry into how tonal structures of recent popular music subtly differentiate themselves from conventions of common-practice tonality.","container-title":"Music Theory Online","DOI":"10.30535/mto.25.4.3","ISSN":"10673040","issue":"4","note":"publisher: Society for Music Theory","page":"1-17","source":"EBSCOhost","title":"Plateau Loops and Hybrid Tonics in Recent Pop Music","volume":"25","author":[{"family":"Duinker","given":"Ben"}],"issued":{"date-parts":[["2019",12]]}}},{"id":349,"uris":["http://zotero.org/users/8745514/items/992VGLEB"],"itemData":{"id":349,"type":"article-journal","abstract":"This article explores the sometimes tricky question of tonality in pop and rock songs by positing three tonal scenarios: 1) songs with a fragile tonic, in which the tonic chord is present but its hierarchical status is weakened, either by relegating the tonic to a more unstable chord in ﬁrst or second inversion or by positioning the tonic mid-phrase rather than at structural points of departure or arrival; 2) songs with an emergent tonic, in which the tonic chord is initially absent yet deliberately saved for a triumphant arrival later in the song, usually at the onset of the chorus; and 3) songs with an absent tonic, an extreme case in which the promised tonic chord never actually materializes. In each of these scenarios, the composer’s toying with tonality and listeners’ expectations may be considered hermeneutically as a means of enriching the song’s overall message. Close analyses of songs with fragile, emergent, and absent tonics are oﬀered, drawing representative examples from a wide range of styles and genres across the past ﬁfty years of popular music, including 1960s Motown, 1970s soul, 1980s synthpop, 1990s alternative rock, and recent U.S. and U.K. #1 hits.","container-title":"Music Theory Online","DOI":"10.30535/mto.23.2.2","ISSN":"1067-3040","issue":"2","journalAbbreviation":"MTO","language":"en","source":"DOI.org (Crossref)","title":"Fragile, Emergent, and Absent Tonics in Pop and Rock Songs","URL":"http://mtosmt.org/issues/mto.17.23.2/mto.17.23.2.spicer.html","volume":"23","author":[{"family":"Spicer","given":"Mark"}],"accessed":{"date-parts":[["2022",5,9]]},"issued":{"date-parts":[["2017",6]]}}},{"id":338,"uris":["http://zotero.org/users/8745514/items/54NENGAG"],"itemData":{"id":338,"type":"book","abstract":"Dominant, subdominant, perfect cadence, etc. —handy terms when studying the standard euroclassical and jazz repertoires but not much use if you want to understand the tonal idioms of rock, rebetiko, flamenco, son-bolero, traditional music from the British Isles or the Balkans, news jingles, and all those other musics in which final cadences (if any) don’t have to be ‘perfect’, where ‘interrupted cadences’ (if any) can be final, and where a ‘subdominant’ (if any) has no dominant to which it can be ‘sub’.\n\nThis book replaces the ethnocentric confusion of conventional music theory with concepts that make sense of everyday tonality —like the melodic hexatonicism of It’s Not Unusual, unusual in music theory but not in real life. The quartal sounds of mountain banjo tuning, corporate jingles, Bartók quartets, TV themes and folk-rock backing are another focus of attention, as are the functions of non-ionian harmony’s chord loops and shuttles, ‘flat two modes’, bimodal reversibility, tonal counterpoise, etc.","edition":"2.5.1","ISBN":"978-0-9908068-1-3","publisher":"New York and Huddersfield: The Mass Media Music Scholars' Press (MMMSP)","title":"Everyday Tonality II: Towards a tonal theory of what most people hear","author":[{"family":"Tagg","given":"Philip"}],"issued":{"date-parts":[["2014"]]}}},{"id":339,"uris":["http://zotero.org/users/8745514/items/YJ5WK6AG"],"itemData":{"id":339,"type":"motion_picture","dimensions":"46:46","language":"English","source":"YouTube","title":"How to Write Four Chord Loops | A New Theory of Pop Harmony","URL":"https://www.youtube.com/watch?v=K-XSTSnqXxo","author":[{"family":"Taxxon","given":"Patricia"}],"accessed":{"date-parts":[["2022",5,9]]},"issued":{"date-parts":[["2020",12,31]]}}}],"schema":"https://github.com/citation-style-language/schema/raw/master/csl-citation.json"} </w:instrText>
      </w:r>
      <w:r w:rsidR="00A83B5D">
        <w:rPr>
          <w:sz w:val="24"/>
          <w:szCs w:val="24"/>
        </w:rPr>
        <w:fldChar w:fldCharType="separate"/>
      </w:r>
      <w:r w:rsidR="00A83B5D" w:rsidRPr="00A83B5D">
        <w:rPr>
          <w:rFonts w:ascii="Calibri" w:hAnsi="Calibri" w:cs="Calibri"/>
          <w:sz w:val="24"/>
        </w:rPr>
        <w:t>(12tone, 2020; Duinker, 2019; Spicer, 2017; Tagg, 2014; Taxxon, 2020)</w:t>
      </w:r>
      <w:r w:rsidR="00A83B5D">
        <w:rPr>
          <w:sz w:val="24"/>
          <w:szCs w:val="24"/>
        </w:rPr>
        <w:fldChar w:fldCharType="end"/>
      </w:r>
      <w:r w:rsidR="00A83B5D">
        <w:rPr>
          <w:sz w:val="24"/>
          <w:szCs w:val="24"/>
        </w:rPr>
        <w:t xml:space="preserve"> </w:t>
      </w:r>
      <w:r>
        <w:rPr>
          <w:sz w:val="24"/>
          <w:szCs w:val="24"/>
        </w:rPr>
        <w:t>and those can act as a foundation to build off of, or compare to</w:t>
      </w:r>
    </w:p>
    <w:p w14:paraId="58E236CA" w14:textId="48FA8F0C" w:rsidR="00E776A2" w:rsidRDefault="00E776A2" w:rsidP="00E776A2">
      <w:pPr>
        <w:pStyle w:val="ListParagraph"/>
        <w:numPr>
          <w:ilvl w:val="1"/>
          <w:numId w:val="1"/>
        </w:numPr>
        <w:spacing w:after="0"/>
        <w:rPr>
          <w:sz w:val="24"/>
          <w:szCs w:val="24"/>
        </w:rPr>
      </w:pPr>
      <w:r>
        <w:rPr>
          <w:sz w:val="24"/>
          <w:szCs w:val="24"/>
        </w:rPr>
        <w:t>I hypothesize K-pop music of each “era” will use some similar chord loops to Western pop</w:t>
      </w:r>
      <w:r w:rsidR="00D45449">
        <w:rPr>
          <w:sz w:val="24"/>
          <w:szCs w:val="24"/>
        </w:rPr>
        <w:t>ular music of the time</w:t>
      </w:r>
      <w:r>
        <w:rPr>
          <w:sz w:val="24"/>
          <w:szCs w:val="24"/>
        </w:rPr>
        <w:t xml:space="preserve">, but </w:t>
      </w:r>
      <w:r w:rsidR="00D45449">
        <w:rPr>
          <w:sz w:val="24"/>
          <w:szCs w:val="24"/>
        </w:rPr>
        <w:t>that as time progresses, more idiomatic chord loops or sequences will develop and become more common.</w:t>
      </w:r>
    </w:p>
    <w:p w14:paraId="25F1F058" w14:textId="2D53C724" w:rsidR="00D45449" w:rsidRDefault="00D45449" w:rsidP="00D45449">
      <w:pPr>
        <w:pStyle w:val="ListParagraph"/>
        <w:numPr>
          <w:ilvl w:val="2"/>
          <w:numId w:val="1"/>
        </w:numPr>
        <w:spacing w:after="0"/>
        <w:rPr>
          <w:sz w:val="24"/>
          <w:szCs w:val="24"/>
        </w:rPr>
      </w:pPr>
      <w:r>
        <w:rPr>
          <w:sz w:val="24"/>
          <w:szCs w:val="24"/>
        </w:rPr>
        <w:t>If correct, it shows that K-pop, while having strong roots in Western pop music, has developed its own harmonic language separate from the West</w:t>
      </w:r>
    </w:p>
    <w:p w14:paraId="5238E2E3" w14:textId="159D0506" w:rsidR="00405FEC" w:rsidRDefault="00D45449" w:rsidP="00405FEC">
      <w:pPr>
        <w:pStyle w:val="ListParagraph"/>
        <w:numPr>
          <w:ilvl w:val="2"/>
          <w:numId w:val="1"/>
        </w:numPr>
        <w:spacing w:after="0"/>
        <w:rPr>
          <w:sz w:val="24"/>
          <w:szCs w:val="24"/>
        </w:rPr>
      </w:pPr>
      <w:r>
        <w:rPr>
          <w:sz w:val="24"/>
          <w:szCs w:val="24"/>
        </w:rPr>
        <w:t>If incorrect, it shows the genre and industry has a lot more in common with Western pop than it may seem.</w:t>
      </w:r>
    </w:p>
    <w:p w14:paraId="43D6699B" w14:textId="2E826F0E" w:rsidR="00192B3E" w:rsidRDefault="00192B3E" w:rsidP="00192B3E">
      <w:pPr>
        <w:pStyle w:val="ListParagraph"/>
        <w:numPr>
          <w:ilvl w:val="0"/>
          <w:numId w:val="1"/>
        </w:numPr>
        <w:spacing w:after="0"/>
        <w:rPr>
          <w:sz w:val="24"/>
          <w:szCs w:val="24"/>
        </w:rPr>
      </w:pPr>
      <w:r>
        <w:rPr>
          <w:sz w:val="24"/>
          <w:szCs w:val="24"/>
        </w:rPr>
        <w:t>Methods</w:t>
      </w:r>
    </w:p>
    <w:p w14:paraId="5CEB489F" w14:textId="6D64E7D2" w:rsidR="00C451F3" w:rsidRDefault="0085529D" w:rsidP="00C451F3">
      <w:pPr>
        <w:pStyle w:val="ListParagraph"/>
        <w:numPr>
          <w:ilvl w:val="1"/>
          <w:numId w:val="1"/>
        </w:numPr>
        <w:spacing w:after="0"/>
        <w:rPr>
          <w:sz w:val="24"/>
          <w:szCs w:val="24"/>
        </w:rPr>
      </w:pPr>
      <w:r>
        <w:rPr>
          <w:sz w:val="24"/>
          <w:szCs w:val="24"/>
        </w:rPr>
        <w:t>Archival research</w:t>
      </w:r>
      <w:r w:rsidR="00244A8E">
        <w:rPr>
          <w:sz w:val="24"/>
          <w:szCs w:val="24"/>
        </w:rPr>
        <w:t xml:space="preserve"> (</w:t>
      </w:r>
      <w:r w:rsidR="00356F83">
        <w:rPr>
          <w:sz w:val="24"/>
          <w:szCs w:val="24"/>
        </w:rPr>
        <w:t>sort of</w:t>
      </w:r>
      <w:r w:rsidR="00244A8E">
        <w:rPr>
          <w:sz w:val="24"/>
          <w:szCs w:val="24"/>
        </w:rPr>
        <w:t>)</w:t>
      </w:r>
    </w:p>
    <w:p w14:paraId="68999686" w14:textId="5A2B7BCA" w:rsidR="00211725" w:rsidRDefault="00211725" w:rsidP="00211725">
      <w:pPr>
        <w:pStyle w:val="ListParagraph"/>
        <w:numPr>
          <w:ilvl w:val="2"/>
          <w:numId w:val="1"/>
        </w:numPr>
        <w:spacing w:after="0"/>
        <w:rPr>
          <w:sz w:val="24"/>
          <w:szCs w:val="24"/>
        </w:rPr>
      </w:pPr>
      <w:r w:rsidRPr="00CA7126">
        <w:rPr>
          <w:sz w:val="24"/>
          <w:szCs w:val="24"/>
        </w:rPr>
        <w:t>Every paper I’ve seen that analyzes music includes transcriptions of the relevant parts and sections</w:t>
      </w:r>
      <w:r w:rsidR="00CA7126">
        <w:rPr>
          <w:sz w:val="24"/>
          <w:szCs w:val="24"/>
        </w:rPr>
        <w:t xml:space="preserve"> as visual aids for the analysis/discussion</w:t>
      </w:r>
      <w:r w:rsidRPr="00CA7126">
        <w:rPr>
          <w:sz w:val="24"/>
          <w:szCs w:val="24"/>
        </w:rPr>
        <w:t xml:space="preserve"> </w:t>
      </w:r>
      <w:r w:rsidR="00CA7126" w:rsidRPr="00CA7126">
        <w:rPr>
          <w:sz w:val="24"/>
          <w:szCs w:val="24"/>
        </w:rPr>
        <w:t>(</w:t>
      </w:r>
      <w:r w:rsidR="00CA7126">
        <w:rPr>
          <w:sz w:val="24"/>
          <w:szCs w:val="24"/>
        </w:rPr>
        <w:t>i</w:t>
      </w:r>
      <w:r w:rsidRPr="00CA7126">
        <w:rPr>
          <w:sz w:val="24"/>
          <w:szCs w:val="24"/>
        </w:rPr>
        <w:t>t is not specified where these transcriptions come from, but I assume the authors create them themselves</w:t>
      </w:r>
      <w:r w:rsidR="00CA7126">
        <w:rPr>
          <w:sz w:val="24"/>
          <w:szCs w:val="24"/>
        </w:rPr>
        <w:t>)</w:t>
      </w:r>
    </w:p>
    <w:p w14:paraId="5138EC0B" w14:textId="219252FB" w:rsidR="00CA7126" w:rsidRDefault="00CA7126" w:rsidP="00211725">
      <w:pPr>
        <w:pStyle w:val="ListParagraph"/>
        <w:numPr>
          <w:ilvl w:val="2"/>
          <w:numId w:val="1"/>
        </w:numPr>
        <w:spacing w:after="0"/>
        <w:rPr>
          <w:sz w:val="24"/>
          <w:szCs w:val="24"/>
        </w:rPr>
      </w:pPr>
      <w:r>
        <w:rPr>
          <w:sz w:val="24"/>
          <w:szCs w:val="24"/>
        </w:rPr>
        <w:t xml:space="preserve">Will examine the 10 most popular K-pop songs from each year since </w:t>
      </w:r>
      <w:r w:rsidR="00762A04">
        <w:rPr>
          <w:sz w:val="24"/>
          <w:szCs w:val="24"/>
        </w:rPr>
        <w:t>’92, looking for chord loops, then determining their origin as best I can (whether they're rare, entirely new, or borrowed/sampled from Western pop/hip-hop)</w:t>
      </w:r>
    </w:p>
    <w:p w14:paraId="058626CE" w14:textId="66F9E620" w:rsidR="00762A04" w:rsidRDefault="00762A04" w:rsidP="00762A04">
      <w:pPr>
        <w:pStyle w:val="ListParagraph"/>
        <w:numPr>
          <w:ilvl w:val="3"/>
          <w:numId w:val="1"/>
        </w:numPr>
        <w:spacing w:after="0"/>
        <w:rPr>
          <w:sz w:val="24"/>
          <w:szCs w:val="24"/>
        </w:rPr>
      </w:pPr>
      <w:r>
        <w:rPr>
          <w:sz w:val="24"/>
          <w:szCs w:val="24"/>
        </w:rPr>
        <w:t>Focusing on most popular for relative ease of access, and the fact that the most popular songs of the time will likely reflect the musical trends of that time</w:t>
      </w:r>
    </w:p>
    <w:p w14:paraId="1BFE56AF" w14:textId="0A7C07C5" w:rsidR="00644D90" w:rsidRDefault="00525034" w:rsidP="00644D90">
      <w:pPr>
        <w:pStyle w:val="ListParagraph"/>
        <w:numPr>
          <w:ilvl w:val="2"/>
          <w:numId w:val="1"/>
        </w:numPr>
        <w:spacing w:after="0"/>
        <w:rPr>
          <w:sz w:val="24"/>
          <w:szCs w:val="24"/>
        </w:rPr>
      </w:pPr>
      <w:r>
        <w:rPr>
          <w:sz w:val="24"/>
          <w:szCs w:val="24"/>
        </w:rPr>
        <w:t xml:space="preserve">Finding that many/most songs include progressions common in Western music early on then seeing that proportion fall as </w:t>
      </w:r>
      <w:r w:rsidR="00E365E2">
        <w:rPr>
          <w:sz w:val="24"/>
          <w:szCs w:val="24"/>
        </w:rPr>
        <w:t xml:space="preserve">the number of </w:t>
      </w:r>
      <w:r>
        <w:rPr>
          <w:sz w:val="24"/>
          <w:szCs w:val="24"/>
        </w:rPr>
        <w:t xml:space="preserve">unique or new progressions </w:t>
      </w:r>
      <w:r w:rsidR="00E365E2">
        <w:rPr>
          <w:sz w:val="24"/>
          <w:szCs w:val="24"/>
        </w:rPr>
        <w:t>rises would support the hypothesis</w:t>
      </w:r>
    </w:p>
    <w:p w14:paraId="5AFB3D7F" w14:textId="45313323" w:rsidR="00244A8E" w:rsidRDefault="00CA7126" w:rsidP="00244A8E">
      <w:pPr>
        <w:pStyle w:val="ListParagraph"/>
        <w:numPr>
          <w:ilvl w:val="1"/>
          <w:numId w:val="1"/>
        </w:numPr>
        <w:spacing w:after="0"/>
        <w:rPr>
          <w:sz w:val="24"/>
          <w:szCs w:val="24"/>
        </w:rPr>
      </w:pPr>
      <w:r>
        <w:rPr>
          <w:sz w:val="24"/>
          <w:szCs w:val="24"/>
        </w:rPr>
        <w:t>Interviews</w:t>
      </w:r>
    </w:p>
    <w:p w14:paraId="60BB5563" w14:textId="07419A82" w:rsidR="0027706A" w:rsidRDefault="00466583" w:rsidP="00CA7126">
      <w:pPr>
        <w:pStyle w:val="ListParagraph"/>
        <w:numPr>
          <w:ilvl w:val="2"/>
          <w:numId w:val="1"/>
        </w:numPr>
        <w:spacing w:after="0"/>
        <w:rPr>
          <w:sz w:val="24"/>
          <w:szCs w:val="24"/>
        </w:rPr>
      </w:pPr>
      <w:r>
        <w:rPr>
          <w:sz w:val="24"/>
          <w:szCs w:val="24"/>
        </w:rPr>
        <w:t xml:space="preserve">Will interview </w:t>
      </w:r>
      <w:r w:rsidR="00FD677F">
        <w:rPr>
          <w:sz w:val="24"/>
          <w:szCs w:val="24"/>
        </w:rPr>
        <w:t xml:space="preserve">longtime </w:t>
      </w:r>
      <w:r w:rsidR="0027706A">
        <w:rPr>
          <w:sz w:val="24"/>
          <w:szCs w:val="24"/>
        </w:rPr>
        <w:t xml:space="preserve">K-pop </w:t>
      </w:r>
      <w:r>
        <w:rPr>
          <w:sz w:val="24"/>
          <w:szCs w:val="24"/>
        </w:rPr>
        <w:t xml:space="preserve">listeners and </w:t>
      </w:r>
      <w:r w:rsidR="0027706A">
        <w:rPr>
          <w:sz w:val="24"/>
          <w:szCs w:val="24"/>
        </w:rPr>
        <w:t xml:space="preserve">fans who are </w:t>
      </w:r>
      <w:r w:rsidR="00FD677F">
        <w:rPr>
          <w:sz w:val="24"/>
          <w:szCs w:val="24"/>
        </w:rPr>
        <w:t xml:space="preserve">generally </w:t>
      </w:r>
      <w:r>
        <w:rPr>
          <w:sz w:val="24"/>
          <w:szCs w:val="24"/>
        </w:rPr>
        <w:t>knowledgeable about the industry</w:t>
      </w:r>
      <w:r w:rsidR="0027706A">
        <w:rPr>
          <w:sz w:val="24"/>
          <w:szCs w:val="24"/>
        </w:rPr>
        <w:t xml:space="preserve"> about lesser-known groups/artists/ </w:t>
      </w:r>
      <w:r w:rsidR="0027706A">
        <w:rPr>
          <w:sz w:val="24"/>
          <w:szCs w:val="24"/>
        </w:rPr>
        <w:lastRenderedPageBreak/>
        <w:t>songs from each “generation/era” of K-pop or simply ones they thought were influential</w:t>
      </w:r>
    </w:p>
    <w:p w14:paraId="060E6577" w14:textId="244F3A38" w:rsidR="0027706A" w:rsidRPr="0027706A" w:rsidRDefault="0027706A" w:rsidP="0027706A">
      <w:pPr>
        <w:pStyle w:val="ListParagraph"/>
        <w:numPr>
          <w:ilvl w:val="3"/>
          <w:numId w:val="1"/>
        </w:numPr>
        <w:spacing w:after="0"/>
        <w:rPr>
          <w:sz w:val="24"/>
          <w:szCs w:val="24"/>
        </w:rPr>
      </w:pPr>
      <w:r>
        <w:rPr>
          <w:sz w:val="24"/>
          <w:szCs w:val="24"/>
        </w:rPr>
        <w:t xml:space="preserve">Their knowledge of and experience with the industry and genre will supplement my existing dataset with more information and context about the norms/conventions of each era, as well as insights into </w:t>
      </w:r>
      <w:r w:rsidR="00C638B3">
        <w:rPr>
          <w:sz w:val="24"/>
          <w:szCs w:val="24"/>
        </w:rPr>
        <w:t>how/</w:t>
      </w:r>
      <w:r>
        <w:rPr>
          <w:sz w:val="24"/>
          <w:szCs w:val="24"/>
        </w:rPr>
        <w:t>where</w:t>
      </w:r>
      <w:r w:rsidR="00C638B3">
        <w:rPr>
          <w:sz w:val="24"/>
          <w:szCs w:val="24"/>
        </w:rPr>
        <w:t xml:space="preserve"> </w:t>
      </w:r>
      <w:r>
        <w:rPr>
          <w:sz w:val="24"/>
          <w:szCs w:val="24"/>
        </w:rPr>
        <w:t xml:space="preserve">influential groups and trends started </w:t>
      </w:r>
      <w:proofErr w:type="gramStart"/>
      <w:r>
        <w:rPr>
          <w:sz w:val="24"/>
          <w:szCs w:val="24"/>
        </w:rPr>
        <w:t>before</w:t>
      </w:r>
      <w:proofErr w:type="gramEnd"/>
      <w:r>
        <w:rPr>
          <w:sz w:val="24"/>
          <w:szCs w:val="24"/>
        </w:rPr>
        <w:t xml:space="preserve"> they became</w:t>
      </w:r>
      <w:r w:rsidR="00DB794A">
        <w:rPr>
          <w:sz w:val="24"/>
          <w:szCs w:val="24"/>
        </w:rPr>
        <w:t xml:space="preserve"> mainstream and </w:t>
      </w:r>
      <w:r w:rsidR="00C638B3">
        <w:rPr>
          <w:sz w:val="24"/>
          <w:szCs w:val="24"/>
        </w:rPr>
        <w:t xml:space="preserve">affected </w:t>
      </w:r>
      <w:r w:rsidR="00DB794A">
        <w:rPr>
          <w:sz w:val="24"/>
          <w:szCs w:val="24"/>
        </w:rPr>
        <w:t>the charts</w:t>
      </w:r>
    </w:p>
    <w:p w14:paraId="5586B08C" w14:textId="27F0C4E8" w:rsidR="0065781C" w:rsidRDefault="0065781C" w:rsidP="00DB794A">
      <w:pPr>
        <w:pStyle w:val="ListParagraph"/>
        <w:numPr>
          <w:ilvl w:val="4"/>
          <w:numId w:val="1"/>
        </w:numPr>
        <w:spacing w:after="0"/>
        <w:rPr>
          <w:sz w:val="24"/>
          <w:szCs w:val="24"/>
        </w:rPr>
      </w:pPr>
      <w:r>
        <w:rPr>
          <w:sz w:val="24"/>
          <w:szCs w:val="24"/>
        </w:rPr>
        <w:t>For example, BTS had been active for 1-2 years before they fully became the industry powerhouses they are now</w:t>
      </w:r>
    </w:p>
    <w:p w14:paraId="456796E8" w14:textId="416A8A5D" w:rsidR="007B0C51" w:rsidRDefault="00C638B3" w:rsidP="00C638B3">
      <w:pPr>
        <w:pStyle w:val="ListParagraph"/>
        <w:numPr>
          <w:ilvl w:val="2"/>
          <w:numId w:val="1"/>
        </w:numPr>
        <w:spacing w:after="0"/>
        <w:rPr>
          <w:sz w:val="24"/>
          <w:szCs w:val="24"/>
        </w:rPr>
      </w:pPr>
      <w:r>
        <w:rPr>
          <w:sz w:val="24"/>
          <w:szCs w:val="24"/>
        </w:rPr>
        <w:t>Interviewee demographics in terms of race, socioeconomic background, and ethnic background generally do not matter</w:t>
      </w:r>
    </w:p>
    <w:p w14:paraId="7558A9B5" w14:textId="4353C7F8" w:rsidR="00C638B3" w:rsidRDefault="00D6462A" w:rsidP="007B0C51">
      <w:pPr>
        <w:pStyle w:val="ListParagraph"/>
        <w:numPr>
          <w:ilvl w:val="3"/>
          <w:numId w:val="1"/>
        </w:numPr>
        <w:spacing w:after="0"/>
        <w:rPr>
          <w:sz w:val="24"/>
          <w:szCs w:val="24"/>
        </w:rPr>
      </w:pPr>
      <w:r>
        <w:rPr>
          <w:sz w:val="24"/>
          <w:szCs w:val="24"/>
        </w:rPr>
        <w:t>Ideally, there will be a wide age range among participants</w:t>
      </w:r>
      <w:r w:rsidR="007B0C51">
        <w:rPr>
          <w:sz w:val="24"/>
          <w:szCs w:val="24"/>
        </w:rPr>
        <w:t xml:space="preserve"> as older/more longtime fans may notice industry </w:t>
      </w:r>
      <w:r w:rsidR="00D03EAB">
        <w:rPr>
          <w:sz w:val="24"/>
          <w:szCs w:val="24"/>
        </w:rPr>
        <w:t xml:space="preserve">shifts </w:t>
      </w:r>
      <w:proofErr w:type="gramStart"/>
      <w:r w:rsidR="00D03EAB">
        <w:rPr>
          <w:sz w:val="24"/>
          <w:szCs w:val="24"/>
        </w:rPr>
        <w:t xml:space="preserve">that </w:t>
      </w:r>
      <w:r w:rsidR="007B0C51">
        <w:rPr>
          <w:sz w:val="24"/>
          <w:szCs w:val="24"/>
        </w:rPr>
        <w:t>newer fan</w:t>
      </w:r>
      <w:r w:rsidR="00D03EAB">
        <w:rPr>
          <w:sz w:val="24"/>
          <w:szCs w:val="24"/>
        </w:rPr>
        <w:t>s</w:t>
      </w:r>
      <w:proofErr w:type="gramEnd"/>
      <w:r w:rsidR="00D03EAB">
        <w:rPr>
          <w:sz w:val="24"/>
          <w:szCs w:val="24"/>
        </w:rPr>
        <w:t xml:space="preserve"> will not or cannot know about</w:t>
      </w:r>
    </w:p>
    <w:p w14:paraId="002B43A0" w14:textId="6E3F80A1" w:rsidR="009B0093" w:rsidRDefault="009B0093" w:rsidP="007B0C51">
      <w:pPr>
        <w:pStyle w:val="ListParagraph"/>
        <w:numPr>
          <w:ilvl w:val="3"/>
          <w:numId w:val="1"/>
        </w:numPr>
        <w:spacing w:after="0"/>
        <w:rPr>
          <w:sz w:val="24"/>
          <w:szCs w:val="24"/>
        </w:rPr>
      </w:pPr>
      <w:r>
        <w:rPr>
          <w:sz w:val="24"/>
          <w:szCs w:val="24"/>
        </w:rPr>
        <w:t>I may focus on contacting people from countries with lots of listeners</w:t>
      </w:r>
      <w:r w:rsidR="00EE22C6">
        <w:rPr>
          <w:sz w:val="24"/>
          <w:szCs w:val="24"/>
        </w:rPr>
        <w:t xml:space="preserve"> (Korea and the countries they exported to most, typically along East Asia)</w:t>
      </w:r>
      <w:r>
        <w:rPr>
          <w:sz w:val="24"/>
          <w:szCs w:val="24"/>
        </w:rPr>
        <w:t xml:space="preserve"> as they would have more exposure to</w:t>
      </w:r>
      <w:r w:rsidR="00EE22C6">
        <w:rPr>
          <w:sz w:val="24"/>
          <w:szCs w:val="24"/>
        </w:rPr>
        <w:t xml:space="preserve"> the music, content, and news from the industry</w:t>
      </w:r>
    </w:p>
    <w:p w14:paraId="67C5703A" w14:textId="372898E0" w:rsidR="003664CC" w:rsidRPr="003664CC" w:rsidRDefault="00345FA8" w:rsidP="003664CC">
      <w:pPr>
        <w:pStyle w:val="ListParagraph"/>
        <w:numPr>
          <w:ilvl w:val="3"/>
          <w:numId w:val="1"/>
        </w:numPr>
        <w:spacing w:after="0"/>
        <w:rPr>
          <w:sz w:val="24"/>
          <w:szCs w:val="24"/>
        </w:rPr>
      </w:pPr>
      <w:r>
        <w:rPr>
          <w:sz w:val="24"/>
          <w:szCs w:val="24"/>
        </w:rPr>
        <w:t>If I am not getting enough people knowledgeable about a certain timeframe, I may begin selecting specifically for that knowledge</w:t>
      </w:r>
    </w:p>
    <w:p w14:paraId="12A0D6C6" w14:textId="6681F52E" w:rsidR="00D03EAB" w:rsidRDefault="00345FA8" w:rsidP="00345FA8">
      <w:pPr>
        <w:pStyle w:val="ListParagraph"/>
        <w:numPr>
          <w:ilvl w:val="2"/>
          <w:numId w:val="1"/>
        </w:numPr>
        <w:spacing w:after="0"/>
        <w:rPr>
          <w:sz w:val="24"/>
          <w:szCs w:val="24"/>
        </w:rPr>
      </w:pPr>
      <w:r>
        <w:rPr>
          <w:sz w:val="24"/>
          <w:szCs w:val="24"/>
        </w:rPr>
        <w:t>Since I am part of a fan community, I can start by asking people I know to be interviewees or for recommendations about who else to contact</w:t>
      </w:r>
    </w:p>
    <w:p w14:paraId="22A7E684" w14:textId="7FA556A3" w:rsidR="00877230" w:rsidRDefault="00877230" w:rsidP="00345FA8">
      <w:pPr>
        <w:pStyle w:val="ListParagraph"/>
        <w:numPr>
          <w:ilvl w:val="2"/>
          <w:numId w:val="1"/>
        </w:numPr>
        <w:spacing w:after="0"/>
        <w:rPr>
          <w:sz w:val="24"/>
          <w:szCs w:val="24"/>
        </w:rPr>
      </w:pPr>
      <w:r>
        <w:rPr>
          <w:sz w:val="24"/>
          <w:szCs w:val="24"/>
        </w:rPr>
        <w:t>Wordings are not final, but questions may include:</w:t>
      </w:r>
    </w:p>
    <w:p w14:paraId="03D41F10" w14:textId="3874956C" w:rsidR="00877230" w:rsidRDefault="00877230" w:rsidP="00877230">
      <w:pPr>
        <w:pStyle w:val="ListParagraph"/>
        <w:numPr>
          <w:ilvl w:val="3"/>
          <w:numId w:val="1"/>
        </w:numPr>
        <w:spacing w:after="0"/>
        <w:rPr>
          <w:sz w:val="24"/>
          <w:szCs w:val="24"/>
        </w:rPr>
      </w:pPr>
      <w:r>
        <w:rPr>
          <w:sz w:val="24"/>
          <w:szCs w:val="24"/>
        </w:rPr>
        <w:t>What</w:t>
      </w:r>
      <w:r w:rsidR="00F833D4">
        <w:rPr>
          <w:sz w:val="24"/>
          <w:szCs w:val="24"/>
        </w:rPr>
        <w:t xml:space="preserve"> qualities (sonically, marketing, presentation, other)</w:t>
      </w:r>
      <w:r>
        <w:rPr>
          <w:sz w:val="24"/>
          <w:szCs w:val="24"/>
        </w:rPr>
        <w:t xml:space="preserve"> define each generation of K-pop that you have had experience with?</w:t>
      </w:r>
    </w:p>
    <w:p w14:paraId="6B951F95" w14:textId="05DED8E5" w:rsidR="00F833D4" w:rsidRDefault="00F833D4" w:rsidP="00877230">
      <w:pPr>
        <w:pStyle w:val="ListParagraph"/>
        <w:numPr>
          <w:ilvl w:val="3"/>
          <w:numId w:val="1"/>
        </w:numPr>
        <w:spacing w:after="0"/>
        <w:rPr>
          <w:sz w:val="24"/>
          <w:szCs w:val="24"/>
        </w:rPr>
      </w:pPr>
      <w:r>
        <w:rPr>
          <w:sz w:val="24"/>
          <w:szCs w:val="24"/>
        </w:rPr>
        <w:t>What groups do you feel were the “faces” of each generation? (</w:t>
      </w:r>
      <w:proofErr w:type="gramStart"/>
      <w:r>
        <w:rPr>
          <w:sz w:val="24"/>
          <w:szCs w:val="24"/>
        </w:rPr>
        <w:t>whether</w:t>
      </w:r>
      <w:proofErr w:type="gramEnd"/>
      <w:r>
        <w:rPr>
          <w:sz w:val="24"/>
          <w:szCs w:val="24"/>
        </w:rPr>
        <w:t xml:space="preserve"> by defining that generation or exemplifying all of its conventions)</w:t>
      </w:r>
    </w:p>
    <w:p w14:paraId="3ECCA318" w14:textId="796C5248" w:rsidR="00F833D4" w:rsidRDefault="00877230" w:rsidP="00F833D4">
      <w:pPr>
        <w:pStyle w:val="ListParagraph"/>
        <w:numPr>
          <w:ilvl w:val="3"/>
          <w:numId w:val="1"/>
        </w:numPr>
        <w:spacing w:after="0"/>
        <w:rPr>
          <w:sz w:val="24"/>
          <w:szCs w:val="24"/>
        </w:rPr>
      </w:pPr>
      <w:proofErr w:type="spellStart"/>
      <w:r>
        <w:rPr>
          <w:sz w:val="24"/>
          <w:szCs w:val="24"/>
        </w:rPr>
        <w:t>Were</w:t>
      </w:r>
      <w:proofErr w:type="spellEnd"/>
      <w:r>
        <w:rPr>
          <w:sz w:val="24"/>
          <w:szCs w:val="24"/>
        </w:rPr>
        <w:t>/are there any smaller artists/groups during X generation/ time that you thought had a large impact on the industry?</w:t>
      </w:r>
    </w:p>
    <w:p w14:paraId="6897BC76" w14:textId="4C7CB35D" w:rsidR="00EE22C6" w:rsidRDefault="00EE22C6" w:rsidP="00F833D4">
      <w:pPr>
        <w:pStyle w:val="ListParagraph"/>
        <w:numPr>
          <w:ilvl w:val="2"/>
          <w:numId w:val="1"/>
        </w:numPr>
        <w:spacing w:after="0"/>
        <w:rPr>
          <w:sz w:val="24"/>
          <w:szCs w:val="24"/>
        </w:rPr>
      </w:pPr>
      <w:r>
        <w:rPr>
          <w:sz w:val="24"/>
          <w:szCs w:val="24"/>
        </w:rPr>
        <w:t xml:space="preserve">Interviews will follow a semi-structured format, beginning with a smaller set of ready-made questions, and focusing on groups or qualities </w:t>
      </w:r>
      <w:r w:rsidR="00644D90">
        <w:rPr>
          <w:sz w:val="24"/>
          <w:szCs w:val="24"/>
        </w:rPr>
        <w:t xml:space="preserve">of interest that </w:t>
      </w:r>
      <w:r>
        <w:rPr>
          <w:sz w:val="24"/>
          <w:szCs w:val="24"/>
        </w:rPr>
        <w:t>the participants bring up</w:t>
      </w:r>
    </w:p>
    <w:p w14:paraId="4B9D94A8" w14:textId="28B38B0C" w:rsidR="00F833D4" w:rsidRDefault="00F833D4" w:rsidP="00F833D4">
      <w:pPr>
        <w:pStyle w:val="ListParagraph"/>
        <w:numPr>
          <w:ilvl w:val="2"/>
          <w:numId w:val="1"/>
        </w:numPr>
        <w:spacing w:after="0"/>
        <w:rPr>
          <w:sz w:val="24"/>
          <w:szCs w:val="24"/>
        </w:rPr>
      </w:pPr>
      <w:r>
        <w:rPr>
          <w:sz w:val="24"/>
          <w:szCs w:val="24"/>
        </w:rPr>
        <w:t>Interviewees will be recorded (with their informed consent) and I will most likely use process coding to capture a timeline of events</w:t>
      </w:r>
    </w:p>
    <w:p w14:paraId="0AEA0A9A" w14:textId="0FEF18F4" w:rsidR="00AA336A" w:rsidRDefault="00E20B3F" w:rsidP="00F833D4">
      <w:pPr>
        <w:pStyle w:val="ListParagraph"/>
        <w:numPr>
          <w:ilvl w:val="2"/>
          <w:numId w:val="1"/>
        </w:numPr>
        <w:spacing w:after="0"/>
        <w:rPr>
          <w:sz w:val="24"/>
          <w:szCs w:val="24"/>
        </w:rPr>
      </w:pPr>
      <w:r>
        <w:rPr>
          <w:sz w:val="24"/>
          <w:szCs w:val="24"/>
        </w:rPr>
        <w:t>I</w:t>
      </w:r>
      <w:r w:rsidR="00AA336A">
        <w:rPr>
          <w:sz w:val="24"/>
          <w:szCs w:val="24"/>
        </w:rPr>
        <w:t>nterviewee opinions (of how strong the Western influence on K-pop is)</w:t>
      </w:r>
      <w:r>
        <w:rPr>
          <w:sz w:val="24"/>
          <w:szCs w:val="24"/>
        </w:rPr>
        <w:t xml:space="preserve"> may inform the music analysis and supplement the results as the participants will surely be more knowledgeable about some genres that I have little to no experience with</w:t>
      </w:r>
    </w:p>
    <w:p w14:paraId="629D0C00" w14:textId="2E50057C" w:rsidR="00525034" w:rsidRDefault="00525034" w:rsidP="00525034">
      <w:pPr>
        <w:pStyle w:val="ListParagraph"/>
        <w:numPr>
          <w:ilvl w:val="3"/>
          <w:numId w:val="1"/>
        </w:numPr>
        <w:spacing w:after="0"/>
        <w:rPr>
          <w:sz w:val="24"/>
          <w:szCs w:val="24"/>
        </w:rPr>
      </w:pPr>
      <w:r>
        <w:rPr>
          <w:sz w:val="24"/>
          <w:szCs w:val="24"/>
        </w:rPr>
        <w:lastRenderedPageBreak/>
        <w:t>They can also speak to whether any specific group’s discographies remind them a lot of Western music or what songs have an especially strong or weak Western influence</w:t>
      </w:r>
    </w:p>
    <w:p w14:paraId="2256FA0E" w14:textId="5342BC06" w:rsidR="00192B3E" w:rsidRDefault="00192B3E" w:rsidP="00192B3E">
      <w:pPr>
        <w:pStyle w:val="ListParagraph"/>
        <w:numPr>
          <w:ilvl w:val="0"/>
          <w:numId w:val="1"/>
        </w:numPr>
        <w:spacing w:after="0"/>
        <w:rPr>
          <w:sz w:val="24"/>
          <w:szCs w:val="24"/>
        </w:rPr>
      </w:pPr>
      <w:r>
        <w:rPr>
          <w:sz w:val="24"/>
          <w:szCs w:val="24"/>
        </w:rPr>
        <w:t>Conclusion</w:t>
      </w:r>
    </w:p>
    <w:p w14:paraId="42341982" w14:textId="79F0576E" w:rsidR="00E365E2" w:rsidRDefault="006F64F8" w:rsidP="00E365E2">
      <w:pPr>
        <w:pStyle w:val="ListParagraph"/>
        <w:numPr>
          <w:ilvl w:val="1"/>
          <w:numId w:val="1"/>
        </w:numPr>
        <w:spacing w:after="0"/>
        <w:rPr>
          <w:sz w:val="24"/>
          <w:szCs w:val="24"/>
        </w:rPr>
      </w:pPr>
      <w:r>
        <w:rPr>
          <w:sz w:val="24"/>
          <w:szCs w:val="24"/>
        </w:rPr>
        <w:t>Improves over existing studies by being (among) the first to apply existing frameworks for analyzing/understanding chord loops to the realm of K-pop</w:t>
      </w:r>
    </w:p>
    <w:p w14:paraId="4002E097" w14:textId="70703C1E" w:rsidR="00405FEC" w:rsidRPr="001D72E9" w:rsidRDefault="006F64F8" w:rsidP="001D72E9">
      <w:pPr>
        <w:pStyle w:val="ListParagraph"/>
        <w:numPr>
          <w:ilvl w:val="1"/>
          <w:numId w:val="1"/>
        </w:numPr>
        <w:spacing w:after="0"/>
        <w:rPr>
          <w:sz w:val="24"/>
          <w:szCs w:val="24"/>
        </w:rPr>
      </w:pPr>
      <w:r w:rsidRPr="001D72E9">
        <w:rPr>
          <w:sz w:val="24"/>
          <w:szCs w:val="24"/>
        </w:rPr>
        <w:t>Helps start scholarly musical analysis</w:t>
      </w:r>
      <w:r w:rsidR="001D72E9" w:rsidRPr="001D72E9">
        <w:rPr>
          <w:sz w:val="24"/>
          <w:szCs w:val="24"/>
        </w:rPr>
        <w:t xml:space="preserve"> of and conversation around</w:t>
      </w:r>
      <w:r w:rsidRPr="001D72E9">
        <w:rPr>
          <w:sz w:val="24"/>
          <w:szCs w:val="24"/>
        </w:rPr>
        <w:t xml:space="preserve"> this genre </w:t>
      </w:r>
      <w:r w:rsidR="001D72E9" w:rsidRPr="001D72E9">
        <w:rPr>
          <w:sz w:val="24"/>
          <w:szCs w:val="24"/>
        </w:rPr>
        <w:t xml:space="preserve">which is booming in popularity worldwide, challenging the </w:t>
      </w:r>
      <w:r w:rsidR="001D72E9">
        <w:rPr>
          <w:sz w:val="24"/>
          <w:szCs w:val="24"/>
        </w:rPr>
        <w:t>dominant position that Western artists have held over global charts</w:t>
      </w:r>
      <w:r w:rsidR="00895490">
        <w:rPr>
          <w:sz w:val="24"/>
          <w:szCs w:val="24"/>
        </w:rPr>
        <w:t xml:space="preserve"> </w:t>
      </w:r>
      <w:r w:rsidR="00895490">
        <w:rPr>
          <w:sz w:val="24"/>
          <w:szCs w:val="24"/>
        </w:rPr>
        <w:fldChar w:fldCharType="begin"/>
      </w:r>
      <w:r w:rsidR="00895490">
        <w:rPr>
          <w:sz w:val="24"/>
          <w:szCs w:val="24"/>
        </w:rPr>
        <w:instrText xml:space="preserve"> ADDIN ZOTERO_ITEM CSL_CITATION {"citationID":"GlM6q1D0","properties":{"formattedCitation":"(2ndgenbias, 2022)","plainCitation":"(2ndgenbias, 2022)","noteIndex":0},"citationItems":[{"id":350,"uris":["http://zotero.org/users/8745514/items/ZDMEIXFU"],"itemData":{"id":350,"type":"motion_picture","dimensions":"15:08","source":"YouTube","title":"how to structure a kpop song","URL":"https://www.youtube.com/watch?v=M0auG8NYafo","author":[{"literal":"2ndgenbias"}],"accessed":{"date-parts":[["2022",6,7]]},"issued":{"date-parts":[["2022",2,28]]}}}],"schema":"https://github.com/citation-style-language/schema/raw/master/csl-citation.json"} </w:instrText>
      </w:r>
      <w:r w:rsidR="00895490">
        <w:rPr>
          <w:sz w:val="24"/>
          <w:szCs w:val="24"/>
        </w:rPr>
        <w:fldChar w:fldCharType="separate"/>
      </w:r>
      <w:r w:rsidR="00895490" w:rsidRPr="00895490">
        <w:rPr>
          <w:rFonts w:ascii="Calibri" w:hAnsi="Calibri" w:cs="Calibri"/>
          <w:sz w:val="24"/>
        </w:rPr>
        <w:t>(2ndgenbias, 2022)</w:t>
      </w:r>
      <w:r w:rsidR="00895490">
        <w:rPr>
          <w:sz w:val="24"/>
          <w:szCs w:val="24"/>
        </w:rPr>
        <w:fldChar w:fldCharType="end"/>
      </w:r>
      <w:r w:rsidR="00405FEC" w:rsidRPr="001D72E9">
        <w:rPr>
          <w:sz w:val="24"/>
          <w:szCs w:val="24"/>
        </w:rPr>
        <w:br w:type="page"/>
      </w:r>
    </w:p>
    <w:p w14:paraId="1D002F38" w14:textId="5D7F0518" w:rsidR="0035735B" w:rsidRDefault="00405FEC" w:rsidP="0035735B">
      <w:pPr>
        <w:spacing w:after="0" w:line="480" w:lineRule="auto"/>
        <w:jc w:val="center"/>
        <w:rPr>
          <w:sz w:val="24"/>
          <w:szCs w:val="24"/>
        </w:rPr>
      </w:pPr>
      <w:r w:rsidRPr="00405FEC">
        <w:rPr>
          <w:sz w:val="24"/>
          <w:szCs w:val="24"/>
        </w:rPr>
        <w:lastRenderedPageBreak/>
        <w:t>References</w:t>
      </w:r>
      <w:r w:rsidR="0035735B">
        <w:rPr>
          <w:sz w:val="24"/>
          <w:szCs w:val="24"/>
        </w:rPr>
        <w:t xml:space="preserve"> (add vid on structure)</w:t>
      </w:r>
    </w:p>
    <w:p w14:paraId="3BC5EBBC" w14:textId="77777777" w:rsidR="00895490" w:rsidRPr="00895490" w:rsidRDefault="00A83B5D" w:rsidP="00895490">
      <w:pPr>
        <w:pStyle w:val="Bibliography"/>
        <w:rPr>
          <w:rFonts w:ascii="Calibri" w:hAnsi="Calibri" w:cs="Calibri"/>
          <w:sz w:val="24"/>
        </w:rPr>
      </w:pPr>
      <w:r>
        <w:fldChar w:fldCharType="begin"/>
      </w:r>
      <w:r w:rsidR="00895490">
        <w:instrText xml:space="preserve"> ADDIN ZOTERO_BIBL {"uncited":[],"omitted":[],"custom":[]} CSL_BIBLIOGRAPHY </w:instrText>
      </w:r>
      <w:r>
        <w:fldChar w:fldCharType="separate"/>
      </w:r>
      <w:r w:rsidR="00895490" w:rsidRPr="00895490">
        <w:rPr>
          <w:rFonts w:ascii="Calibri" w:hAnsi="Calibri" w:cs="Calibri"/>
          <w:sz w:val="24"/>
        </w:rPr>
        <w:t xml:space="preserve">2ndgenbias. (2022, February 28). </w:t>
      </w:r>
      <w:r w:rsidR="00895490" w:rsidRPr="00895490">
        <w:rPr>
          <w:rFonts w:ascii="Calibri" w:hAnsi="Calibri" w:cs="Calibri"/>
          <w:i/>
          <w:iCs/>
          <w:sz w:val="24"/>
        </w:rPr>
        <w:t xml:space="preserve">How to structure a </w:t>
      </w:r>
      <w:proofErr w:type="spellStart"/>
      <w:r w:rsidR="00895490" w:rsidRPr="00895490">
        <w:rPr>
          <w:rFonts w:ascii="Calibri" w:hAnsi="Calibri" w:cs="Calibri"/>
          <w:i/>
          <w:iCs/>
          <w:sz w:val="24"/>
        </w:rPr>
        <w:t>kpop</w:t>
      </w:r>
      <w:proofErr w:type="spellEnd"/>
      <w:r w:rsidR="00895490" w:rsidRPr="00895490">
        <w:rPr>
          <w:rFonts w:ascii="Calibri" w:hAnsi="Calibri" w:cs="Calibri"/>
          <w:i/>
          <w:iCs/>
          <w:sz w:val="24"/>
        </w:rPr>
        <w:t xml:space="preserve"> song</w:t>
      </w:r>
      <w:r w:rsidR="00895490" w:rsidRPr="00895490">
        <w:rPr>
          <w:rFonts w:ascii="Calibri" w:hAnsi="Calibri" w:cs="Calibri"/>
          <w:sz w:val="24"/>
        </w:rPr>
        <w:t>. https://www.youtube.com/watch?v=M0auG8NYafo</w:t>
      </w:r>
    </w:p>
    <w:p w14:paraId="32F151CE" w14:textId="77777777" w:rsidR="00895490" w:rsidRPr="00895490" w:rsidRDefault="00895490" w:rsidP="00895490">
      <w:pPr>
        <w:pStyle w:val="Bibliography"/>
        <w:rPr>
          <w:rFonts w:ascii="Calibri" w:hAnsi="Calibri" w:cs="Calibri"/>
          <w:sz w:val="24"/>
        </w:rPr>
      </w:pPr>
      <w:r w:rsidRPr="00895490">
        <w:rPr>
          <w:rFonts w:ascii="Calibri" w:hAnsi="Calibri" w:cs="Calibri"/>
          <w:sz w:val="24"/>
        </w:rPr>
        <w:t xml:space="preserve">12tone. (2020, June 26). </w:t>
      </w:r>
      <w:r w:rsidRPr="00895490">
        <w:rPr>
          <w:rFonts w:ascii="Calibri" w:hAnsi="Calibri" w:cs="Calibri"/>
          <w:i/>
          <w:iCs/>
          <w:sz w:val="24"/>
        </w:rPr>
        <w:t xml:space="preserve">My Brand-New Take </w:t>
      </w:r>
      <w:proofErr w:type="gramStart"/>
      <w:r w:rsidRPr="00895490">
        <w:rPr>
          <w:rFonts w:ascii="Calibri" w:hAnsi="Calibri" w:cs="Calibri"/>
          <w:i/>
          <w:iCs/>
          <w:sz w:val="24"/>
        </w:rPr>
        <w:t>On</w:t>
      </w:r>
      <w:proofErr w:type="gramEnd"/>
      <w:r w:rsidRPr="00895490">
        <w:rPr>
          <w:rFonts w:ascii="Calibri" w:hAnsi="Calibri" w:cs="Calibri"/>
          <w:i/>
          <w:iCs/>
          <w:sz w:val="24"/>
        </w:rPr>
        <w:t xml:space="preserve"> Four-Chord Loops</w:t>
      </w:r>
      <w:r w:rsidRPr="00895490">
        <w:rPr>
          <w:rFonts w:ascii="Calibri" w:hAnsi="Calibri" w:cs="Calibri"/>
          <w:sz w:val="24"/>
        </w:rPr>
        <w:t>. https://www.youtube.com/watch?v=JvyChMVvqnQ</w:t>
      </w:r>
    </w:p>
    <w:p w14:paraId="6EDC22C0" w14:textId="77777777" w:rsidR="00895490" w:rsidRPr="00895490" w:rsidRDefault="00895490" w:rsidP="00895490">
      <w:pPr>
        <w:pStyle w:val="Bibliography"/>
        <w:rPr>
          <w:rFonts w:ascii="Calibri" w:hAnsi="Calibri" w:cs="Calibri"/>
          <w:sz w:val="24"/>
        </w:rPr>
      </w:pPr>
      <w:proofErr w:type="spellStart"/>
      <w:r w:rsidRPr="00895490">
        <w:rPr>
          <w:rFonts w:ascii="Calibri" w:hAnsi="Calibri" w:cs="Calibri"/>
          <w:sz w:val="24"/>
        </w:rPr>
        <w:t>Duinker</w:t>
      </w:r>
      <w:proofErr w:type="spellEnd"/>
      <w:r w:rsidRPr="00895490">
        <w:rPr>
          <w:rFonts w:ascii="Calibri" w:hAnsi="Calibri" w:cs="Calibri"/>
          <w:sz w:val="24"/>
        </w:rPr>
        <w:t xml:space="preserve">, B. (2019). Plateau Loops and Hybrid Tonics in Recent Pop Music. </w:t>
      </w:r>
      <w:r w:rsidRPr="00895490">
        <w:rPr>
          <w:rFonts w:ascii="Calibri" w:hAnsi="Calibri" w:cs="Calibri"/>
          <w:i/>
          <w:iCs/>
          <w:sz w:val="24"/>
        </w:rPr>
        <w:t>Music Theory Online</w:t>
      </w:r>
      <w:r w:rsidRPr="00895490">
        <w:rPr>
          <w:rFonts w:ascii="Calibri" w:hAnsi="Calibri" w:cs="Calibri"/>
          <w:sz w:val="24"/>
        </w:rPr>
        <w:t xml:space="preserve">, </w:t>
      </w:r>
      <w:r w:rsidRPr="00895490">
        <w:rPr>
          <w:rFonts w:ascii="Calibri" w:hAnsi="Calibri" w:cs="Calibri"/>
          <w:i/>
          <w:iCs/>
          <w:sz w:val="24"/>
        </w:rPr>
        <w:t>25</w:t>
      </w:r>
      <w:r w:rsidRPr="00895490">
        <w:rPr>
          <w:rFonts w:ascii="Calibri" w:hAnsi="Calibri" w:cs="Calibri"/>
          <w:sz w:val="24"/>
        </w:rPr>
        <w:t>(4), 1–17. https://doi.org/10.30535/mto.25.4.3</w:t>
      </w:r>
    </w:p>
    <w:p w14:paraId="0E2E1491" w14:textId="77777777" w:rsidR="00895490" w:rsidRPr="00895490" w:rsidRDefault="00895490" w:rsidP="00895490">
      <w:pPr>
        <w:pStyle w:val="Bibliography"/>
        <w:rPr>
          <w:rFonts w:ascii="Calibri" w:hAnsi="Calibri" w:cs="Calibri"/>
          <w:sz w:val="24"/>
        </w:rPr>
      </w:pPr>
      <w:r w:rsidRPr="00895490">
        <w:rPr>
          <w:rFonts w:ascii="Calibri" w:hAnsi="Calibri" w:cs="Calibri"/>
          <w:sz w:val="24"/>
        </w:rPr>
        <w:t xml:space="preserve">Lie, J. (2012). What Is the K in K-pop? South Korean Popular Music, the Culture Industry, and National Identity. </w:t>
      </w:r>
      <w:r w:rsidRPr="00895490">
        <w:rPr>
          <w:rFonts w:ascii="Calibri" w:hAnsi="Calibri" w:cs="Calibri"/>
          <w:i/>
          <w:iCs/>
          <w:sz w:val="24"/>
        </w:rPr>
        <w:t>Korea Observer</w:t>
      </w:r>
      <w:r w:rsidRPr="00895490">
        <w:rPr>
          <w:rFonts w:ascii="Calibri" w:hAnsi="Calibri" w:cs="Calibri"/>
          <w:sz w:val="24"/>
        </w:rPr>
        <w:t xml:space="preserve">, </w:t>
      </w:r>
      <w:r w:rsidRPr="00895490">
        <w:rPr>
          <w:rFonts w:ascii="Calibri" w:hAnsi="Calibri" w:cs="Calibri"/>
          <w:i/>
          <w:iCs/>
          <w:sz w:val="24"/>
        </w:rPr>
        <w:t>43</w:t>
      </w:r>
      <w:r w:rsidRPr="00895490">
        <w:rPr>
          <w:rFonts w:ascii="Calibri" w:hAnsi="Calibri" w:cs="Calibri"/>
          <w:sz w:val="24"/>
        </w:rPr>
        <w:t>(3), 339–363.</w:t>
      </w:r>
    </w:p>
    <w:p w14:paraId="18D7B90C" w14:textId="77777777" w:rsidR="00895490" w:rsidRPr="00895490" w:rsidRDefault="00895490" w:rsidP="00895490">
      <w:pPr>
        <w:pStyle w:val="Bibliography"/>
        <w:rPr>
          <w:rFonts w:ascii="Calibri" w:hAnsi="Calibri" w:cs="Calibri"/>
          <w:sz w:val="24"/>
        </w:rPr>
      </w:pPr>
      <w:r w:rsidRPr="00895490">
        <w:rPr>
          <w:rFonts w:ascii="Calibri" w:hAnsi="Calibri" w:cs="Calibri"/>
          <w:sz w:val="24"/>
        </w:rPr>
        <w:t xml:space="preserve">Sound Field. (2020, January 16). </w:t>
      </w:r>
      <w:r w:rsidRPr="00895490">
        <w:rPr>
          <w:rFonts w:ascii="Calibri" w:hAnsi="Calibri" w:cs="Calibri"/>
          <w:i/>
          <w:iCs/>
          <w:sz w:val="24"/>
        </w:rPr>
        <w:t>Why K-Pop Is More Complex Than You Think</w:t>
      </w:r>
      <w:r w:rsidRPr="00895490">
        <w:rPr>
          <w:rFonts w:ascii="Calibri" w:hAnsi="Calibri" w:cs="Calibri"/>
          <w:sz w:val="24"/>
        </w:rPr>
        <w:t>. https://www.youtube.com/watch?v=oRvenA5r7R0</w:t>
      </w:r>
    </w:p>
    <w:p w14:paraId="26E2C7F2" w14:textId="77777777" w:rsidR="00895490" w:rsidRPr="00895490" w:rsidRDefault="00895490" w:rsidP="00895490">
      <w:pPr>
        <w:pStyle w:val="Bibliography"/>
        <w:rPr>
          <w:rFonts w:ascii="Calibri" w:hAnsi="Calibri" w:cs="Calibri"/>
          <w:sz w:val="24"/>
        </w:rPr>
      </w:pPr>
      <w:r w:rsidRPr="00895490">
        <w:rPr>
          <w:rFonts w:ascii="Calibri" w:hAnsi="Calibri" w:cs="Calibri"/>
          <w:sz w:val="24"/>
        </w:rPr>
        <w:t xml:space="preserve">Spicer, M. (2017). Fragile, Emergent, and Absent Tonics in Pop and Rock Songs. </w:t>
      </w:r>
      <w:r w:rsidRPr="00895490">
        <w:rPr>
          <w:rFonts w:ascii="Calibri" w:hAnsi="Calibri" w:cs="Calibri"/>
          <w:i/>
          <w:iCs/>
          <w:sz w:val="24"/>
        </w:rPr>
        <w:t>Music Theory Online</w:t>
      </w:r>
      <w:r w:rsidRPr="00895490">
        <w:rPr>
          <w:rFonts w:ascii="Calibri" w:hAnsi="Calibri" w:cs="Calibri"/>
          <w:sz w:val="24"/>
        </w:rPr>
        <w:t xml:space="preserve">, </w:t>
      </w:r>
      <w:r w:rsidRPr="00895490">
        <w:rPr>
          <w:rFonts w:ascii="Calibri" w:hAnsi="Calibri" w:cs="Calibri"/>
          <w:i/>
          <w:iCs/>
          <w:sz w:val="24"/>
        </w:rPr>
        <w:t>23</w:t>
      </w:r>
      <w:r w:rsidRPr="00895490">
        <w:rPr>
          <w:rFonts w:ascii="Calibri" w:hAnsi="Calibri" w:cs="Calibri"/>
          <w:sz w:val="24"/>
        </w:rPr>
        <w:t>(2). https://doi.org/10.30535/mto.23.2.2</w:t>
      </w:r>
    </w:p>
    <w:p w14:paraId="651D466F" w14:textId="77777777" w:rsidR="00895490" w:rsidRPr="00895490" w:rsidRDefault="00895490" w:rsidP="00895490">
      <w:pPr>
        <w:pStyle w:val="Bibliography"/>
        <w:rPr>
          <w:rFonts w:ascii="Calibri" w:hAnsi="Calibri" w:cs="Calibri"/>
          <w:sz w:val="24"/>
        </w:rPr>
      </w:pPr>
      <w:proofErr w:type="spellStart"/>
      <w:r w:rsidRPr="00895490">
        <w:rPr>
          <w:rFonts w:ascii="Calibri" w:hAnsi="Calibri" w:cs="Calibri"/>
          <w:sz w:val="24"/>
        </w:rPr>
        <w:t>Tagg</w:t>
      </w:r>
      <w:proofErr w:type="spellEnd"/>
      <w:r w:rsidRPr="00895490">
        <w:rPr>
          <w:rFonts w:ascii="Calibri" w:hAnsi="Calibri" w:cs="Calibri"/>
          <w:sz w:val="24"/>
        </w:rPr>
        <w:t xml:space="preserve">, P. (2014). </w:t>
      </w:r>
      <w:r w:rsidRPr="00895490">
        <w:rPr>
          <w:rFonts w:ascii="Calibri" w:hAnsi="Calibri" w:cs="Calibri"/>
          <w:i/>
          <w:iCs/>
          <w:sz w:val="24"/>
        </w:rPr>
        <w:t>Everyday Tonality II: Towards a tonal theory of what most people hear</w:t>
      </w:r>
      <w:r w:rsidRPr="00895490">
        <w:rPr>
          <w:rFonts w:ascii="Calibri" w:hAnsi="Calibri" w:cs="Calibri"/>
          <w:sz w:val="24"/>
        </w:rPr>
        <w:t xml:space="preserve"> (2.5.1). New York and Huddersfield: The Mass Media Music Scholars’ Press (MMMSP).</w:t>
      </w:r>
    </w:p>
    <w:p w14:paraId="2F240105" w14:textId="77777777" w:rsidR="00895490" w:rsidRPr="00895490" w:rsidRDefault="00895490" w:rsidP="00895490">
      <w:pPr>
        <w:pStyle w:val="Bibliography"/>
        <w:rPr>
          <w:rFonts w:ascii="Calibri" w:hAnsi="Calibri" w:cs="Calibri"/>
          <w:sz w:val="24"/>
        </w:rPr>
      </w:pPr>
      <w:proofErr w:type="spellStart"/>
      <w:r w:rsidRPr="00895490">
        <w:rPr>
          <w:rFonts w:ascii="Calibri" w:hAnsi="Calibri" w:cs="Calibri"/>
          <w:sz w:val="24"/>
        </w:rPr>
        <w:t>Taxxon</w:t>
      </w:r>
      <w:proofErr w:type="spellEnd"/>
      <w:r w:rsidRPr="00895490">
        <w:rPr>
          <w:rFonts w:ascii="Calibri" w:hAnsi="Calibri" w:cs="Calibri"/>
          <w:sz w:val="24"/>
        </w:rPr>
        <w:t xml:space="preserve">, P. (2020, December 31). </w:t>
      </w:r>
      <w:r w:rsidRPr="00895490">
        <w:rPr>
          <w:rFonts w:ascii="Calibri" w:hAnsi="Calibri" w:cs="Calibri"/>
          <w:i/>
          <w:iCs/>
          <w:sz w:val="24"/>
        </w:rPr>
        <w:t>How to Write Four Chord Loops | A New Theory of Pop Harmony</w:t>
      </w:r>
      <w:r w:rsidRPr="00895490">
        <w:rPr>
          <w:rFonts w:ascii="Calibri" w:hAnsi="Calibri" w:cs="Calibri"/>
          <w:sz w:val="24"/>
        </w:rPr>
        <w:t>. https://www.youtube.com/watch?v=K-XSTSnqXxo</w:t>
      </w:r>
    </w:p>
    <w:p w14:paraId="3CD14FF3" w14:textId="46229281" w:rsidR="00405FEC" w:rsidRPr="00405FEC" w:rsidRDefault="00A83B5D" w:rsidP="00405FEC">
      <w:pPr>
        <w:spacing w:after="0"/>
        <w:rPr>
          <w:sz w:val="24"/>
          <w:szCs w:val="24"/>
        </w:rPr>
      </w:pPr>
      <w:r>
        <w:rPr>
          <w:sz w:val="24"/>
          <w:szCs w:val="24"/>
        </w:rPr>
        <w:fldChar w:fldCharType="end"/>
      </w:r>
    </w:p>
    <w:sectPr w:rsidR="00405FEC" w:rsidRPr="00405F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F6F32"/>
    <w:multiLevelType w:val="hybridMultilevel"/>
    <w:tmpl w:val="21D410C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A962BFD"/>
    <w:multiLevelType w:val="hybridMultilevel"/>
    <w:tmpl w:val="DEBA0A0E"/>
    <w:lvl w:ilvl="0" w:tplc="11CAF6A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72832511">
    <w:abstractNumId w:val="0"/>
  </w:num>
  <w:num w:numId="2" w16cid:durableId="19230267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B05"/>
    <w:rsid w:val="0002679B"/>
    <w:rsid w:val="0003537D"/>
    <w:rsid w:val="00066205"/>
    <w:rsid w:val="00083DA0"/>
    <w:rsid w:val="00102404"/>
    <w:rsid w:val="00150D97"/>
    <w:rsid w:val="00172153"/>
    <w:rsid w:val="00187F50"/>
    <w:rsid w:val="00190A28"/>
    <w:rsid w:val="00192B3E"/>
    <w:rsid w:val="00192C1B"/>
    <w:rsid w:val="001A6AAD"/>
    <w:rsid w:val="001D72E9"/>
    <w:rsid w:val="00211725"/>
    <w:rsid w:val="00244A8E"/>
    <w:rsid w:val="0027706A"/>
    <w:rsid w:val="00330C82"/>
    <w:rsid w:val="00345FA8"/>
    <w:rsid w:val="00356F83"/>
    <w:rsid w:val="0035735B"/>
    <w:rsid w:val="003664CC"/>
    <w:rsid w:val="003840F3"/>
    <w:rsid w:val="003A79BC"/>
    <w:rsid w:val="00405FEC"/>
    <w:rsid w:val="00466583"/>
    <w:rsid w:val="00467A64"/>
    <w:rsid w:val="00525034"/>
    <w:rsid w:val="00644D90"/>
    <w:rsid w:val="0065781C"/>
    <w:rsid w:val="00686A1B"/>
    <w:rsid w:val="006F64F8"/>
    <w:rsid w:val="00742050"/>
    <w:rsid w:val="00762A04"/>
    <w:rsid w:val="00775103"/>
    <w:rsid w:val="007B0C51"/>
    <w:rsid w:val="007F3AB2"/>
    <w:rsid w:val="00820B93"/>
    <w:rsid w:val="00840AA9"/>
    <w:rsid w:val="0085529D"/>
    <w:rsid w:val="00870EB9"/>
    <w:rsid w:val="00877230"/>
    <w:rsid w:val="00895490"/>
    <w:rsid w:val="008B000D"/>
    <w:rsid w:val="009553CE"/>
    <w:rsid w:val="00975B05"/>
    <w:rsid w:val="009B0093"/>
    <w:rsid w:val="00A2057E"/>
    <w:rsid w:val="00A83B5D"/>
    <w:rsid w:val="00AA336A"/>
    <w:rsid w:val="00B706C3"/>
    <w:rsid w:val="00C451F3"/>
    <w:rsid w:val="00C638B3"/>
    <w:rsid w:val="00C8666B"/>
    <w:rsid w:val="00CA7126"/>
    <w:rsid w:val="00D03EAB"/>
    <w:rsid w:val="00D45449"/>
    <w:rsid w:val="00D6462A"/>
    <w:rsid w:val="00D764F9"/>
    <w:rsid w:val="00D97F20"/>
    <w:rsid w:val="00DB794A"/>
    <w:rsid w:val="00DC5422"/>
    <w:rsid w:val="00DE377E"/>
    <w:rsid w:val="00E01A97"/>
    <w:rsid w:val="00E20B3F"/>
    <w:rsid w:val="00E365E2"/>
    <w:rsid w:val="00E776A2"/>
    <w:rsid w:val="00EE22C6"/>
    <w:rsid w:val="00EF1A2C"/>
    <w:rsid w:val="00F25726"/>
    <w:rsid w:val="00F5079A"/>
    <w:rsid w:val="00F50A22"/>
    <w:rsid w:val="00F833D4"/>
    <w:rsid w:val="00FD532F"/>
    <w:rsid w:val="00FD6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4D945"/>
  <w15:chartTrackingRefBased/>
  <w15:docId w15:val="{DA050A95-4D87-4339-8DB8-58F7F7627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B05"/>
    <w:pPr>
      <w:ind w:left="720"/>
      <w:contextualSpacing/>
    </w:pPr>
  </w:style>
  <w:style w:type="paragraph" w:styleId="Bibliography">
    <w:name w:val="Bibliography"/>
    <w:basedOn w:val="Normal"/>
    <w:next w:val="Normal"/>
    <w:uiPriority w:val="37"/>
    <w:unhideWhenUsed/>
    <w:rsid w:val="00A83B5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DAA16-A5A0-4414-AAA3-D487D5D7E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8</TotalTime>
  <Pages>1</Pages>
  <Words>2660</Words>
  <Characters>1516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Ha</dc:creator>
  <cp:keywords/>
  <dc:description/>
  <cp:lastModifiedBy>Dan Ha</cp:lastModifiedBy>
  <cp:revision>13</cp:revision>
  <dcterms:created xsi:type="dcterms:W3CDTF">2022-05-08T18:12:00Z</dcterms:created>
  <dcterms:modified xsi:type="dcterms:W3CDTF">2022-06-08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tdLgKRmm"/&gt;&lt;style id="http://www.zotero.org/styles/apa" locale="en-US" hasBibliography="1" bibliographyStyleHasBeenSet="1"/&gt;&lt;prefs&gt;&lt;pref name="fieldType" value="Field"/&gt;&lt;/prefs&gt;&lt;/data&gt;</vt:lpwstr>
  </property>
</Properties>
</file>